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CECD5">
    <v:background id="_x0000_s1025" o:bwmode="white" fillcolor="#fcecd5" o:targetscreensize="1024,768">
      <v:fill angle="-90" focusposition=".5,.5" focussize="" type="gradient"/>
    </v:background>
  </w:background>
  <w:body>
    <w:p w:rsidR="00EF29C0" w:rsidRDefault="00EF29C0"/>
    <w:sdt>
      <w:sdtPr>
        <w:id w:val="871418023"/>
        <w:docPartObj>
          <w:docPartGallery w:val="Cover Pages"/>
          <w:docPartUnique/>
        </w:docPartObj>
      </w:sdtPr>
      <w:sdtEndPr/>
      <w:sdtContent>
        <w:p w:rsidR="00467BED" w:rsidRDefault="00467BED">
          <w:r>
            <w:rPr>
              <w:noProof/>
            </w:rPr>
            <mc:AlternateContent>
              <mc:Choice Requires="wps">
                <w:drawing>
                  <wp:anchor distT="0" distB="0" distL="114300" distR="114300" simplePos="0" relativeHeight="251663360" behindDoc="1" locked="0" layoutInCell="1" allowOverlap="1">
                    <wp:simplePos x="0" y="0"/>
                    <wp:positionH relativeFrom="page">
                      <wp:align>center</wp:align>
                    </wp:positionH>
                    <wp:positionV relativeFrom="page">
                      <wp:align>center</wp:align>
                    </wp:positionV>
                    <wp:extent cx="7383780" cy="9555480"/>
                    <wp:effectExtent l="0" t="0" r="0" b="0"/>
                    <wp:wrapNone/>
                    <wp:docPr id="466" name="矩形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467BED" w:rsidRDefault="00467BED"/>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矩形 466" o:spid="_x0000_s1026" style="position:absolute;left:0;text-align:left;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" fillcolor="#fcecd5 [660]" stroked="f" strokeweight="1.5pt">
                    <v:fill color2="#f6c681 [1940]" focus="100%"/>
                    <v:path arrowok="t"/>
                    <v:textbox inset="21.6pt,,21.6pt">
                      <w:txbxContent>
                        <w:p w:rsidR="00467BED" w:rsidRDefault="00467BED"/>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467" name="矩形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67BED" w:rsidRDefault="002936D3">
                                <w:pPr>
                                  <w:spacing w:before="240"/>
                                  <w:jc w:val="center"/>
                                  <w:rPr>
                                    <w:color w:val="CCE8CF" w:themeColor="background1"/>
                                  </w:rPr>
                                </w:pPr>
                                <w:sdt>
                                  <w:sdtPr>
                                    <w:rPr>
                                      <w:color w:val="CCE8CF" w:themeColor="background1"/>
                                    </w:rPr>
                                    <w:alias w:val="摘要"/>
                                    <w:id w:val="8276291"/>
                                    <w:dataBinding w:prefixMappings="xmlns:ns0='http://schemas.microsoft.com/office/2006/coverPageProps'" w:xpath="/ns0:CoverPageProperties[1]/ns0:Abstract[1]" w:storeItemID="{55AF091B-3C7A-41E3-B477-F2FDAA23CFDA}"/>
                                    <w:text/>
                                  </w:sdtPr>
                                  <w:sdtEndPr/>
                                  <w:sdtContent>
                                    <w:r w:rsidR="00617EF3">
                                      <w:rPr>
                                        <w:color w:val="CCE8CF" w:themeColor="background1"/>
                                      </w:rPr>
                                      <w:t xml:space="preserve">This is a document presenting evaluation of the interactive design of the application “DADWORK”. The report mentions the MARS evaluation method and results, highlights of “DADWORK” as well as its potential improving aspects. The report ends up by mentioning how well MARS framework works in this evaluation. </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矩形 467" o:spid="_x0000_s1027" style="position:absolute;left:0;text-align:left;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" fillcolor="#4e3b30 [3215]" stroked="f" strokeweight="1.5pt">
                    <v:textbox inset="14.4pt,14.4pt,14.4pt,28.8pt">
                      <w:txbxContent>
                        <w:p w:rsidR="00467BED" w:rsidRDefault="000B7871">
                          <w:pPr>
                            <w:spacing w:before="240"/>
                            <w:jc w:val="center"/>
                            <w:rPr>
                              <w:color w:val="CCE8CF" w:themeColor="background1"/>
                            </w:rPr>
                          </w:pPr>
                          <w:sdt>
                            <w:sdtPr>
                              <w:rPr>
                                <w:color w:val="CCE8CF" w:themeColor="background1"/>
                              </w:rPr>
                              <w:alias w:val="摘要"/>
                              <w:id w:val="8276291"/>
                              <w:dataBinding w:prefixMappings="xmlns:ns0='http://schemas.microsoft.com/office/2006/coverPageProps'" w:xpath="/ns0:CoverPageProperties[1]/ns0:Abstract[1]" w:storeItemID="{55AF091B-3C7A-41E3-B477-F2FDAA23CFDA}"/>
                              <w:text/>
                            </w:sdtPr>
                            <w:sdtEndPr/>
                            <w:sdtContent>
                              <w:r w:rsidR="00617EF3">
                                <w:rPr>
                                  <w:color w:val="CCE8CF" w:themeColor="background1"/>
                                </w:rPr>
                                <w:t xml:space="preserve">This is a document presenting evaluation of the interactive design of the application “DADWORK”. The report mentions the MARS evaluation method and results, highlights of “DADWORK” as well as its potential improving aspects. The report ends up by mentioning how well MARS framework works in this evaluation. </w:t>
                              </w:r>
                            </w:sdtContent>
                          </w:sdt>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24130" b="20955"/>
                    <wp:wrapNone/>
                    <wp:docPr id="468" name="矩形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accent1">
                                <a:lumMod val="20000"/>
                                <a:lumOff val="80000"/>
                              </a:schemeClr>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6543388C" id="矩形 468" o:spid="_x0000_s1026" style="position:absolute;left:0;text-align:left;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" fillcolor="#fcecd5 [660]" strokecolor="#d19e0f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469" name="矩形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2627B177" id="矩形 469" o:spid="_x0000_s1026" style="position:absolute;left:0;text-align:left;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" fillcolor="#f0a22e [3204]" stroked="f" strokeweight="1.5pt">
                    <w10:wrap anchorx="page" anchory="page"/>
                  </v:rect>
                </w:pict>
              </mc:Fallback>
            </mc:AlternateContent>
          </w:r>
        </w:p>
        <w:p w:rsidR="00467BED" w:rsidRDefault="00A96341">
          <w:pPr>
            <w:widowControl/>
            <w:jc w:val="left"/>
          </w:pPr>
          <w:r>
            <w:rPr>
              <w:noProof/>
            </w:rPr>
            <mc:AlternateContent>
              <mc:Choice Requires="wps">
                <w:drawing>
                  <wp:anchor distT="0" distB="0" distL="114300" distR="114300" simplePos="0" relativeHeight="251661312" behindDoc="0" locked="0" layoutInCell="1" allowOverlap="1">
                    <wp:simplePos x="0" y="0"/>
                    <wp:positionH relativeFrom="page">
                      <wp:posOffset>3434715</wp:posOffset>
                    </wp:positionH>
                    <wp:positionV relativeFrom="page">
                      <wp:posOffset>3635375</wp:posOffset>
                    </wp:positionV>
                    <wp:extent cx="2797810" cy="2475230"/>
                    <wp:effectExtent l="0" t="0" r="0" b="0"/>
                    <wp:wrapSquare wrapText="bothSides"/>
                    <wp:docPr id="470" name="文本框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Algerian" w:eastAsiaTheme="majorEastAsia" w:hAnsi="Algerian" w:cstheme="majorBidi"/>
                                    <w:color w:val="F0A22E" w:themeColor="accent1"/>
                                    <w:sz w:val="56"/>
                                    <w:szCs w:val="72"/>
                                  </w:rPr>
                                  <w:alias w:val="标题"/>
                                  <w:id w:val="-958338334"/>
                                  <w:dataBinding w:prefixMappings="xmlns:ns0='http://schemas.openxmlformats.org/package/2006/metadata/core-properties' xmlns:ns1='http://purl.org/dc/elements/1.1/'" w:xpath="/ns0:coreProperties[1]/ns1:title[1]" w:storeItemID="{6C3C8BC8-F283-45AE-878A-BAB7291924A1}"/>
                                  <w:text/>
                                </w:sdtPr>
                                <w:sdtEndPr/>
                                <w:sdtContent>
                                  <w:p w:rsidR="00467BED" w:rsidRPr="00A96341" w:rsidRDefault="00C85EDA" w:rsidP="003E547E">
                                    <w:pPr>
                                      <w:jc w:val="center"/>
                                      <w:rPr>
                                        <w:rFonts w:ascii="Algerian" w:eastAsiaTheme="majorEastAsia" w:hAnsi="Algerian" w:cstheme="majorBidi"/>
                                        <w:color w:val="F0A22E" w:themeColor="accent1"/>
                                        <w:sz w:val="56"/>
                                        <w:szCs w:val="72"/>
                                      </w:rPr>
                                    </w:pPr>
                                    <w:r>
                                      <w:rPr>
                                        <w:rFonts w:ascii="Algerian" w:eastAsiaTheme="majorEastAsia" w:hAnsi="Algerian" w:cstheme="majorBidi"/>
                                        <w:color w:val="F0A22E" w:themeColor="accent1"/>
                                        <w:sz w:val="56"/>
                                        <w:szCs w:val="72"/>
                                      </w:rPr>
                                      <w:t>Evaluation of application “DADWORK”</w:t>
                                    </w:r>
                                  </w:p>
                                </w:sdtContent>
                              </w:sdt>
                              <w:sdt>
                                <w:sdtPr>
                                  <w:rPr>
                                    <w:rFonts w:asciiTheme="majorHAnsi" w:eastAsiaTheme="majorEastAsia" w:hAnsiTheme="majorHAnsi" w:cstheme="majorBidi"/>
                                    <w:color w:val="4E3B30" w:themeColor="text2"/>
                                    <w:sz w:val="32"/>
                                    <w:szCs w:val="32"/>
                                  </w:rPr>
                                  <w:alias w:val="副标题"/>
                                  <w:id w:val="15524255"/>
                                  <w:dataBinding w:prefixMappings="xmlns:ns0='http://schemas.openxmlformats.org/package/2006/metadata/core-properties' xmlns:ns1='http://purl.org/dc/elements/1.1/'" w:xpath="/ns0:coreProperties[1]/ns1:subject[1]" w:storeItemID="{6C3C8BC8-F283-45AE-878A-BAB7291924A1}"/>
                                  <w:text/>
                                </w:sdtPr>
                                <w:sdtEndPr/>
                                <w:sdtContent>
                                  <w:p w:rsidR="00467BED" w:rsidRDefault="00617EF3">
                                    <w:pPr>
                                      <w:rPr>
                                        <w:rFonts w:asciiTheme="majorHAnsi" w:eastAsiaTheme="majorEastAsia" w:hAnsiTheme="majorHAnsi" w:cstheme="majorBidi"/>
                                        <w:color w:val="4E3B30" w:themeColor="text2"/>
                                        <w:sz w:val="32"/>
                                        <w:szCs w:val="32"/>
                                      </w:rPr>
                                    </w:pPr>
                                    <w:r>
                                      <w:rPr>
                                        <w:rFonts w:asciiTheme="majorHAnsi" w:eastAsiaTheme="majorEastAsia" w:hAnsiTheme="majorHAnsi" w:cstheme="majorBidi"/>
                                        <w:color w:val="4E3B30" w:themeColor="text2"/>
                                        <w:sz w:val="32"/>
                                        <w:szCs w:val="32"/>
                                      </w:rPr>
                                      <w:t>--pros, cons &amp; improvements</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type id="_x0000_t202" coordsize="21600,21600" o:spt="202" path="m,l,21600r21600,l21600,xe">
                    <v:stroke joinstyle="miter"/>
                    <v:path gradientshapeok="t" o:connecttype="rect"/>
                  </v:shapetype>
                  <v:shape id="文本框 470" o:spid="_x0000_s1028" type="#_x0000_t202" style="position:absolute;margin-left:270.45pt;margin-top:286.25pt;width:220.3pt;height:194.9pt;z-index:251661312;visibility:visible;mso-wrap-style:square;mso-width-percent:360;mso-height-percent:280;mso-wrap-distance-left:9pt;mso-wrap-distance-top:0;mso-wrap-distance-right:9pt;mso-wrap-distance-bottom:0;mso-position-horizontal:absolute;mso-position-horizontal-relative:page;mso-position-vertical:absolute;mso-position-vertical-relative:page;mso-width-percent:360;mso-height-percent:28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" filled="f" stroked="f" strokeweight=".5pt">
                    <v:textbox style="mso-fit-shape-to-text:t">
                      <w:txbxContent>
                        <w:sdt>
                          <w:sdtPr>
                            <w:rPr>
                              <w:rFonts w:ascii="Algerian" w:eastAsiaTheme="majorEastAsia" w:hAnsi="Algerian" w:cstheme="majorBidi"/>
                              <w:color w:val="F0A22E" w:themeColor="accent1"/>
                              <w:sz w:val="56"/>
                              <w:szCs w:val="72"/>
                            </w:rPr>
                            <w:alias w:val="标题"/>
                            <w:id w:val="-958338334"/>
                            <w:dataBinding w:prefixMappings="xmlns:ns0='http://schemas.openxmlformats.org/package/2006/metadata/core-properties' xmlns:ns1='http://purl.org/dc/elements/1.1/'" w:xpath="/ns0:coreProperties[1]/ns1:title[1]" w:storeItemID="{6C3C8BC8-F283-45AE-878A-BAB7291924A1}"/>
                            <w:text/>
                          </w:sdtPr>
                          <w:sdtEndPr/>
                          <w:sdtContent>
                            <w:p w:rsidR="00467BED" w:rsidRPr="00A96341" w:rsidRDefault="00C85EDA" w:rsidP="003E547E">
                              <w:pPr>
                                <w:jc w:val="center"/>
                                <w:rPr>
                                  <w:rFonts w:ascii="Algerian" w:eastAsiaTheme="majorEastAsia" w:hAnsi="Algerian" w:cstheme="majorBidi"/>
                                  <w:color w:val="F0A22E" w:themeColor="accent1"/>
                                  <w:sz w:val="56"/>
                                  <w:szCs w:val="72"/>
                                </w:rPr>
                              </w:pPr>
                              <w:r>
                                <w:rPr>
                                  <w:rFonts w:ascii="Algerian" w:eastAsiaTheme="majorEastAsia" w:hAnsi="Algerian" w:cstheme="majorBidi"/>
                                  <w:color w:val="F0A22E" w:themeColor="accent1"/>
                                  <w:sz w:val="56"/>
                                  <w:szCs w:val="72"/>
                                </w:rPr>
                                <w:t>Evaluation of application “DADWORK”</w:t>
                              </w:r>
                            </w:p>
                          </w:sdtContent>
                        </w:sdt>
                        <w:sdt>
                          <w:sdtPr>
                            <w:rPr>
                              <w:rFonts w:asciiTheme="majorHAnsi" w:eastAsiaTheme="majorEastAsia" w:hAnsiTheme="majorHAnsi" w:cstheme="majorBidi"/>
                              <w:color w:val="4E3B30" w:themeColor="text2"/>
                              <w:sz w:val="32"/>
                              <w:szCs w:val="32"/>
                            </w:rPr>
                            <w:alias w:val="副标题"/>
                            <w:id w:val="15524255"/>
                            <w:dataBinding w:prefixMappings="xmlns:ns0='http://schemas.openxmlformats.org/package/2006/metadata/core-properties' xmlns:ns1='http://purl.org/dc/elements/1.1/'" w:xpath="/ns0:coreProperties[1]/ns1:subject[1]" w:storeItemID="{6C3C8BC8-F283-45AE-878A-BAB7291924A1}"/>
                            <w:text/>
                          </w:sdtPr>
                          <w:sdtEndPr/>
                          <w:sdtContent>
                            <w:p w:rsidR="00467BED" w:rsidRDefault="00617EF3">
                              <w:pPr>
                                <w:rPr>
                                  <w:rFonts w:asciiTheme="majorHAnsi" w:eastAsiaTheme="majorEastAsia" w:hAnsiTheme="majorHAnsi" w:cstheme="majorBidi"/>
                                  <w:color w:val="4E3B30" w:themeColor="text2"/>
                                  <w:sz w:val="32"/>
                                  <w:szCs w:val="32"/>
                                </w:rPr>
                              </w:pPr>
                              <w:r>
                                <w:rPr>
                                  <w:rFonts w:asciiTheme="majorHAnsi" w:eastAsiaTheme="majorEastAsia" w:hAnsiTheme="majorHAnsi" w:cstheme="majorBidi"/>
                                  <w:color w:val="4E3B30" w:themeColor="text2"/>
                                  <w:sz w:val="32"/>
                                  <w:szCs w:val="32"/>
                                </w:rPr>
                                <w:t>--pros, cons &amp; improvement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page">
                      <wp:posOffset>3444875</wp:posOffset>
                    </wp:positionH>
                    <wp:positionV relativeFrom="page">
                      <wp:posOffset>6655435</wp:posOffset>
                    </wp:positionV>
                    <wp:extent cx="2797810" cy="268605"/>
                    <wp:effectExtent l="0" t="0" r="0" b="0"/>
                    <wp:wrapSquare wrapText="bothSides"/>
                    <wp:docPr id="465" name="文本框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467BED" w:rsidRDefault="002936D3">
                                <w:pPr>
                                  <w:pStyle w:val="a5"/>
                                  <w:rPr>
                                    <w:color w:val="4E3B30" w:themeColor="text2"/>
                                  </w:rPr>
                                </w:pPr>
                                <w:sdt>
                                  <w:sdtPr>
                                    <w:rPr>
                                      <w:color w:val="4E3B30" w:themeColor="text2"/>
                                    </w:rPr>
                                    <w:alias w:val="作者"/>
                                    <w:id w:val="15524260"/>
                                    <w:dataBinding w:prefixMappings="xmlns:ns0='http://schemas.openxmlformats.org/package/2006/metadata/core-properties' xmlns:ns1='http://purl.org/dc/elements/1.1/'" w:xpath="/ns0:coreProperties[1]/ns1:creator[1]" w:storeItemID="{6C3C8BC8-F283-45AE-878A-BAB7291924A1}"/>
                                    <w:text/>
                                  </w:sdtPr>
                                  <w:sdtEndPr/>
                                  <w:sdtContent>
                                    <w:r w:rsidR="00467BED">
                                      <w:rPr>
                                        <w:color w:val="4E3B30" w:themeColor="text2"/>
                                      </w:rPr>
                                      <w:t>Sam</w:t>
                                    </w:r>
                                    <w:r w:rsidR="000119A3">
                                      <w:rPr>
                                        <w:color w:val="4E3B30" w:themeColor="text2"/>
                                      </w:rPr>
                                      <w:t xml:space="preserve"> Yan</w:t>
                                    </w:r>
                                  </w:sdtContent>
                                </w:sdt>
                                <w:r w:rsidR="00A96341">
                                  <w:rPr>
                                    <w:color w:val="4E3B30" w:themeColor="text2"/>
                                  </w:rPr>
                                  <w:t>, 886958</w:t>
                                </w:r>
                              </w:p>
                              <w:p w:rsidR="00A96341" w:rsidRDefault="000119A3">
                                <w:pPr>
                                  <w:pStyle w:val="a5"/>
                                  <w:rPr>
                                    <w:color w:val="4E3B30" w:themeColor="text2"/>
                                  </w:rPr>
                                </w:pPr>
                                <w:r>
                                  <w:rPr>
                                    <w:color w:val="4E3B30" w:themeColor="text2"/>
                                  </w:rPr>
                                  <w:t>student of e-health</w:t>
                                </w:r>
                              </w:p>
                              <w:p w:rsidR="00A96341" w:rsidRDefault="00A96341">
                                <w:pPr>
                                  <w:pStyle w:val="a5"/>
                                  <w:rPr>
                                    <w:color w:val="4E3B30" w:themeColor="text2"/>
                                  </w:rPr>
                                </w:pPr>
                                <w:r>
                                  <w:rPr>
                                    <w:color w:val="4E3B30" w:themeColor="text2"/>
                                  </w:rPr>
                                  <w:t>University of Melbourn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 id="文本框 465" o:spid="_x0000_s1029" type="#_x0000_t202" style="position:absolute;margin-left:271.25pt;margin-top:524.05pt;width:220.3pt;height:21.15pt;z-index:251664384;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" filled="f" stroked="f" strokeweight=".5pt">
                    <v:textbox style="mso-fit-shape-to-text:t">
                      <w:txbxContent>
                        <w:p w:rsidR="00467BED" w:rsidRDefault="000B7871">
                          <w:pPr>
                            <w:pStyle w:val="a5"/>
                            <w:rPr>
                              <w:color w:val="4E3B30" w:themeColor="text2"/>
                            </w:rPr>
                          </w:pPr>
                          <w:sdt>
                            <w:sdtPr>
                              <w:rPr>
                                <w:color w:val="4E3B30" w:themeColor="text2"/>
                              </w:rPr>
                              <w:alias w:val="作者"/>
                              <w:id w:val="15524260"/>
                              <w:dataBinding w:prefixMappings="xmlns:ns0='http://schemas.openxmlformats.org/package/2006/metadata/core-properties' xmlns:ns1='http://purl.org/dc/elements/1.1/'" w:xpath="/ns0:coreProperties[1]/ns1:creator[1]" w:storeItemID="{6C3C8BC8-F283-45AE-878A-BAB7291924A1}"/>
                              <w:text/>
                            </w:sdtPr>
                            <w:sdtEndPr/>
                            <w:sdtContent>
                              <w:r w:rsidR="00467BED">
                                <w:rPr>
                                  <w:color w:val="4E3B30" w:themeColor="text2"/>
                                </w:rPr>
                                <w:t>Sam</w:t>
                              </w:r>
                              <w:r w:rsidR="000119A3">
                                <w:rPr>
                                  <w:color w:val="4E3B30" w:themeColor="text2"/>
                                </w:rPr>
                                <w:t xml:space="preserve"> Yan</w:t>
                              </w:r>
                            </w:sdtContent>
                          </w:sdt>
                          <w:r w:rsidR="00A96341">
                            <w:rPr>
                              <w:color w:val="4E3B30" w:themeColor="text2"/>
                            </w:rPr>
                            <w:t>, 886958</w:t>
                          </w:r>
                        </w:p>
                        <w:p w:rsidR="00A96341" w:rsidRDefault="000119A3">
                          <w:pPr>
                            <w:pStyle w:val="a5"/>
                            <w:rPr>
                              <w:color w:val="4E3B30" w:themeColor="text2"/>
                            </w:rPr>
                          </w:pPr>
                          <w:r>
                            <w:rPr>
                              <w:color w:val="4E3B30" w:themeColor="text2"/>
                            </w:rPr>
                            <w:t>student of e-health</w:t>
                          </w:r>
                        </w:p>
                        <w:p w:rsidR="00A96341" w:rsidRDefault="00A96341">
                          <w:pPr>
                            <w:pStyle w:val="a5"/>
                            <w:rPr>
                              <w:color w:val="4E3B30" w:themeColor="text2"/>
                            </w:rPr>
                          </w:pPr>
                          <w:r>
                            <w:rPr>
                              <w:color w:val="4E3B30" w:themeColor="text2"/>
                            </w:rPr>
                            <w:t>University of Melbourne</w:t>
                          </w:r>
                        </w:p>
                      </w:txbxContent>
                    </v:textbox>
                    <w10:wrap type="square" anchorx="page" anchory="page"/>
                  </v:shape>
                </w:pict>
              </mc:Fallback>
            </mc:AlternateContent>
          </w:r>
          <w:r w:rsidR="00467BED">
            <w:br w:type="page"/>
          </w:r>
        </w:p>
      </w:sdtContent>
    </w:sdt>
    <w:p w:rsidR="00DC37B8" w:rsidRDefault="00467BED" w:rsidP="00914D50">
      <w:pPr>
        <w:pStyle w:val="2"/>
      </w:pPr>
      <w:r>
        <w:lastRenderedPageBreak/>
        <w:t>Executive Summary</w:t>
      </w:r>
    </w:p>
    <w:p w:rsidR="00697745" w:rsidRDefault="00697745">
      <w:r w:rsidRPr="00697745">
        <w:rPr>
          <w:noProof/>
        </w:rPr>
        <w:drawing>
          <wp:anchor distT="0" distB="0" distL="114300" distR="114300" simplePos="0" relativeHeight="251665408" behindDoc="0" locked="0" layoutInCell="1" allowOverlap="1">
            <wp:simplePos x="0" y="0"/>
            <wp:positionH relativeFrom="margin">
              <wp:align>left</wp:align>
            </wp:positionH>
            <wp:positionV relativeFrom="paragraph">
              <wp:posOffset>474980</wp:posOffset>
            </wp:positionV>
            <wp:extent cx="1264920" cy="2082165"/>
            <wp:effectExtent l="0" t="0" r="0" b="0"/>
            <wp:wrapSquare wrapText="bothSides"/>
            <wp:docPr id="1" name="图片 1" descr="C:\Users\Sam_Yan\AppData\Local\Temp\1558747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_Yan\AppData\Local\Temp\1558747255(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64920" cy="2082165"/>
                    </a:xfrm>
                    <a:prstGeom prst="rect">
                      <a:avLst/>
                    </a:prstGeom>
                    <a:noFill/>
                    <a:ln>
                      <a:noFill/>
                    </a:ln>
                  </pic:spPr>
                </pic:pic>
              </a:graphicData>
            </a:graphic>
            <wp14:sizeRelH relativeFrom="page">
              <wp14:pctWidth>0</wp14:pctWidth>
            </wp14:sizeRelH>
            <wp14:sizeRelV relativeFrom="page">
              <wp14:pctHeight>0</wp14:pctHeight>
            </wp14:sizeRelV>
          </wp:anchor>
        </w:drawing>
      </w:r>
      <w:r w:rsidR="006256BA">
        <w:tab/>
        <w:t xml:space="preserve">“DADWORK” is designed as a mobile phone application aiming at supporting pregnant consultation services booking, pregnant knowledge support and pregnant information sharing. </w:t>
      </w:r>
      <w:r w:rsidR="00D73D56">
        <w:t xml:space="preserve">An evaluation has </w:t>
      </w:r>
      <w:r w:rsidR="006361E7">
        <w:t>been conducted following the Mobile Application Rating Scale (MARS) framework to</w:t>
      </w:r>
      <w:r w:rsidR="003915FF">
        <w:t xml:space="preserve"> the interactive design (</w:t>
      </w:r>
      <w:proofErr w:type="spellStart"/>
      <w:r w:rsidR="003915FF">
        <w:t>IdX</w:t>
      </w:r>
      <w:proofErr w:type="spellEnd"/>
      <w:r w:rsidR="003915FF">
        <w:t>) of</w:t>
      </w:r>
      <w:r w:rsidR="006361E7">
        <w:t xml:space="preserve"> this application </w:t>
      </w:r>
      <w:r w:rsidR="006361E7">
        <w:fldChar w:fldCharType="begin"/>
      </w:r>
      <w:r w:rsidR="006361E7">
        <w:instrText xml:space="preserve"> ADDIN ZOTERO_ITEM CSL_CITATION {"citationID":"6QzZrNA2","properties":{"formattedCitation":"(Stoyanov et al., 2015)","plainCitation":"(Stoyanov et al., 2015)","noteIndex":0},"citationItems":[{"id":902,"uris":["http://zotero.org/users/2486169/items/97AZ8EL8"],"uri":["http://zotero.org/users/2486169/items/97AZ8EL8"],"itemData":{"id":902,"type":"article-journal","title":"Mobile App Rating Scale: A New Tool for Assessing the Quality of Health Mobile Apps","container-title":"JMIR MHEALTH AND UHEALTH","volume":"3","issue":"1","source":"EBSCOHost","URL":"https://ezp.lib.unimelb.edu.au/login?url=https://search.ebscohost.com/login.aspx?direct=true&amp;db=edswsc&amp;AN=000359791000024&amp;site=eds-live&amp;scope=site","DOI":"10.2196/mhealth.3422","ISSN":"22915222","title-short":"Mobile App Rating Scale","journalAbbreviation":"JMIR MHEALTH AND UHEALTH","author":[{"family":"Stoyanov","given":"Stoyan R."},{"family":"Hides","given":"Leanne"},{"family":"Kavanagh","given":"David J."},{"family":"Zelenko","given":"Oksana"},{"family":"Tjondronegoro","given":"Dian"},{"family":"Mani","given":"Madhavan"}],"issued":{"date-parts":[["2015",3]]},"accessed":{"date-parts":[["2019",5,24]]}}}],"schema":"https://github.com/citation-style-language/schema/raw/master/csl-citation.json"} </w:instrText>
      </w:r>
      <w:r w:rsidR="006361E7">
        <w:fldChar w:fldCharType="separate"/>
      </w:r>
      <w:r w:rsidR="006361E7" w:rsidRPr="006361E7">
        <w:rPr>
          <w:rFonts w:cs="Times New Roman"/>
        </w:rPr>
        <w:t>(Stoyanov et al., 2015)</w:t>
      </w:r>
      <w:r w:rsidR="006361E7">
        <w:fldChar w:fldCharType="end"/>
      </w:r>
      <w:r w:rsidR="006361E7">
        <w:t xml:space="preserve">. </w:t>
      </w:r>
      <w:r w:rsidR="00853618">
        <w:t>Each question</w:t>
      </w:r>
      <w:r w:rsidR="00EF1C77">
        <w:t xml:space="preserve"> has</w:t>
      </w:r>
      <w:r w:rsidR="00853618">
        <w:t xml:space="preserve"> been answered, and the mean scores of the questions have been calculated for each section from A-D. The app quality mean score is than calculated by taking the average value of the mean value from each sections from A-D. The app was also measured by its subjective quality and perceived impacts. </w:t>
      </w:r>
    </w:p>
    <w:p w:rsidR="007058D4" w:rsidRDefault="006361E7" w:rsidP="00697745">
      <w:pPr>
        <w:ind w:firstLine="420"/>
      </w:pPr>
      <w:r>
        <w:t>According to the evaluation, “DADWORK” performs higher than average in application quality</w:t>
      </w:r>
      <w:r w:rsidR="00802DBF">
        <w:t xml:space="preserve"> and it performs well in functionality</w:t>
      </w:r>
      <w:r w:rsidR="007731DF">
        <w:t xml:space="preserve">, </w:t>
      </w:r>
      <w:r w:rsidR="00802DBF">
        <w:t xml:space="preserve">while it might need to improve in </w:t>
      </w:r>
      <w:r w:rsidR="007731DF">
        <w:t xml:space="preserve">its user-engagement and quality of </w:t>
      </w:r>
      <w:r w:rsidR="00802DBF">
        <w:t>information</w:t>
      </w:r>
      <w:r w:rsidR="007731DF">
        <w:t>. As for other aspects mentioned by MARS</w:t>
      </w:r>
      <w:r w:rsidR="00802DBF">
        <w:t xml:space="preserve">, it might to consider improving its subjective qualities and appears to be more appealing to users. As a second point, the application still has spaces for improving its perceived impacts. </w:t>
      </w:r>
      <w:r w:rsidR="005B5145">
        <w:t xml:space="preserve">Because there are five tags for “DADWORK”, they are “home”, “checklist”, “calendar”, “support” and “account”, the report will comment on each tag on its highlights and aspects that needs improvement correspondingly. </w:t>
      </w:r>
    </w:p>
    <w:p w:rsidR="007058D4" w:rsidRDefault="007058D4" w:rsidP="00914D50">
      <w:pPr>
        <w:pStyle w:val="2"/>
      </w:pPr>
      <w:r>
        <w:t>Highlights of the design</w:t>
      </w:r>
    </w:p>
    <w:p w:rsidR="00BF5D93" w:rsidRDefault="00BF5D93" w:rsidP="003C06CF">
      <w:pPr>
        <w:ind w:firstLine="420"/>
      </w:pPr>
      <w:r>
        <w:rPr>
          <w:rFonts w:hint="eastAsia"/>
        </w:rPr>
        <w:t>In</w:t>
      </w:r>
      <w:r>
        <w:t xml:space="preserve"> general, “DADDY WORK” has sufficient functions provided to its intended user groups</w:t>
      </w:r>
      <w:r w:rsidR="003C06CF">
        <w:t>, and it provides functions to set personal profile so that users are feeling engaged with the application to some extends</w:t>
      </w:r>
      <w:r>
        <w:t xml:space="preserve">. </w:t>
      </w:r>
      <w:r w:rsidR="003C06CF">
        <w:t xml:space="preserve">Leading users to specific appointments provides another customized function, which improves the usability of the application. </w:t>
      </w:r>
      <w:r w:rsidR="00796FAF">
        <w:t xml:space="preserve">Furthermore, it gathers </w:t>
      </w:r>
      <w:r w:rsidR="008D465D">
        <w:t>user</w:t>
      </w:r>
      <w:r w:rsidR="00796FAF">
        <w:t xml:space="preserve"> feedbacks of the application, providing a good way to improve this application to further meet user requirements. </w:t>
      </w:r>
    </w:p>
    <w:p w:rsidR="00577173" w:rsidRDefault="00577173" w:rsidP="00577173"/>
    <w:p w:rsidR="00577173" w:rsidRDefault="00577173" w:rsidP="00577173">
      <w:pPr>
        <w:pStyle w:val="3"/>
      </w:pPr>
      <w:r w:rsidRPr="00577173">
        <w:rPr>
          <w:noProof/>
        </w:rPr>
        <w:drawing>
          <wp:anchor distT="0" distB="0" distL="114300" distR="114300" simplePos="0" relativeHeight="251667456" behindDoc="1" locked="0" layoutInCell="1" allowOverlap="1">
            <wp:simplePos x="0" y="0"/>
            <wp:positionH relativeFrom="margin">
              <wp:posOffset>2712720</wp:posOffset>
            </wp:positionH>
            <wp:positionV relativeFrom="paragraph">
              <wp:posOffset>530860</wp:posOffset>
            </wp:positionV>
            <wp:extent cx="1239520" cy="1435100"/>
            <wp:effectExtent l="0" t="0" r="0" b="0"/>
            <wp:wrapTight wrapText="bothSides">
              <wp:wrapPolygon edited="0">
                <wp:start x="0" y="0"/>
                <wp:lineTo x="0" y="21218"/>
                <wp:lineTo x="21246" y="21218"/>
                <wp:lineTo x="21246" y="0"/>
                <wp:lineTo x="0" y="0"/>
              </wp:wrapPolygon>
            </wp:wrapTight>
            <wp:docPr id="3" name="图片 3" descr="C:\Users\Sam_Yan\AppData\Local\Temp\15587504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_Yan\AppData\Local\Temp\1558750406(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9520"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7173">
        <w:rPr>
          <w:noProof/>
        </w:rPr>
        <w:drawing>
          <wp:anchor distT="0" distB="0" distL="114300" distR="114300" simplePos="0" relativeHeight="251666432" behindDoc="1" locked="0" layoutInCell="1" allowOverlap="1">
            <wp:simplePos x="0" y="0"/>
            <wp:positionH relativeFrom="column">
              <wp:posOffset>4064000</wp:posOffset>
            </wp:positionH>
            <wp:positionV relativeFrom="paragraph">
              <wp:posOffset>78740</wp:posOffset>
            </wp:positionV>
            <wp:extent cx="1158240" cy="1927860"/>
            <wp:effectExtent l="0" t="0" r="3810" b="0"/>
            <wp:wrapTight wrapText="bothSides">
              <wp:wrapPolygon edited="0">
                <wp:start x="0" y="0"/>
                <wp:lineTo x="0" y="21344"/>
                <wp:lineTo x="21316" y="21344"/>
                <wp:lineTo x="21316" y="0"/>
                <wp:lineTo x="0" y="0"/>
              </wp:wrapPolygon>
            </wp:wrapTight>
            <wp:docPr id="2" name="图片 2" descr="C:\Users\Sam_Yan\AppData\Local\Temp\155875037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_Yan\AppData\Local\Temp\1558750373(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58240" cy="19278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T</w:t>
      </w:r>
      <w:r>
        <w:t>ab: Home</w:t>
      </w:r>
    </w:p>
    <w:p w:rsidR="00577173" w:rsidRDefault="00577173" w:rsidP="00577173"/>
    <w:p w:rsidR="00577173" w:rsidRDefault="00577173" w:rsidP="00577173">
      <w:pPr>
        <w:pStyle w:val="a4"/>
        <w:numPr>
          <w:ilvl w:val="0"/>
          <w:numId w:val="1"/>
        </w:numPr>
        <w:ind w:firstLineChars="0"/>
        <w:jc w:val="left"/>
      </w:pPr>
      <w:r>
        <w:rPr>
          <w:rFonts w:hint="eastAsia"/>
        </w:rPr>
        <w:t>P</w:t>
      </w:r>
      <w:r>
        <w:t>ersonalized welcome information provides customized feelings to users.</w:t>
      </w:r>
      <w:r w:rsidRPr="00577173">
        <w:rPr>
          <w:noProof/>
        </w:rPr>
        <w:t xml:space="preserve"> </w:t>
      </w:r>
    </w:p>
    <w:p w:rsidR="00577173" w:rsidRDefault="00577173" w:rsidP="00577173">
      <w:pPr>
        <w:jc w:val="center"/>
      </w:pPr>
    </w:p>
    <w:p w:rsidR="00577173" w:rsidRPr="00693A65" w:rsidRDefault="00577173" w:rsidP="00577173">
      <w:pPr>
        <w:pStyle w:val="a4"/>
        <w:numPr>
          <w:ilvl w:val="0"/>
          <w:numId w:val="1"/>
        </w:numPr>
        <w:ind w:firstLineChars="0"/>
      </w:pPr>
      <w:r>
        <w:rPr>
          <w:rFonts w:hint="eastAsia"/>
        </w:rPr>
        <w:t>T</w:t>
      </w:r>
      <w:r>
        <w:t>he navigations to other tabs on the “home” page is clear and works functionally well.</w:t>
      </w:r>
    </w:p>
    <w:p w:rsidR="00577173" w:rsidRPr="00577173" w:rsidRDefault="00577173" w:rsidP="00577173"/>
    <w:p w:rsidR="00BF5D93" w:rsidRDefault="00BF5D93"/>
    <w:p w:rsidR="00577173" w:rsidRDefault="00D82375" w:rsidP="00577173">
      <w:pPr>
        <w:pStyle w:val="3"/>
      </w:pPr>
      <w:r w:rsidRPr="00577173">
        <w:rPr>
          <w:noProof/>
        </w:rPr>
        <w:lastRenderedPageBreak/>
        <w:drawing>
          <wp:anchor distT="0" distB="0" distL="114300" distR="114300" simplePos="0" relativeHeight="251669504" behindDoc="1" locked="0" layoutInCell="1" allowOverlap="1">
            <wp:simplePos x="0" y="0"/>
            <wp:positionH relativeFrom="column">
              <wp:posOffset>1088390</wp:posOffset>
            </wp:positionH>
            <wp:positionV relativeFrom="paragraph">
              <wp:posOffset>379730</wp:posOffset>
            </wp:positionV>
            <wp:extent cx="970915" cy="1625600"/>
            <wp:effectExtent l="0" t="0" r="635" b="0"/>
            <wp:wrapTight wrapText="bothSides">
              <wp:wrapPolygon edited="0">
                <wp:start x="0" y="0"/>
                <wp:lineTo x="0" y="21263"/>
                <wp:lineTo x="21190" y="21263"/>
                <wp:lineTo x="21190" y="0"/>
                <wp:lineTo x="0" y="0"/>
              </wp:wrapPolygon>
            </wp:wrapTight>
            <wp:docPr id="5" name="图片 5" descr="C:\Users\Sam_Yan\AppData\Local\Temp\15587507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_Yan\AppData\Local\Temp\1558750748(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0915" cy="1625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77173">
        <w:t>Tab: Checklist</w:t>
      </w:r>
    </w:p>
    <w:p w:rsidR="00577173" w:rsidRDefault="00577173">
      <w:r w:rsidRPr="00577173">
        <w:rPr>
          <w:noProof/>
        </w:rPr>
        <w:drawing>
          <wp:anchor distT="0" distB="0" distL="114300" distR="114300" simplePos="0" relativeHeight="251668480" behindDoc="1" locked="0" layoutInCell="1" allowOverlap="1">
            <wp:simplePos x="0" y="0"/>
            <wp:positionH relativeFrom="margin">
              <wp:align>left</wp:align>
            </wp:positionH>
            <wp:positionV relativeFrom="paragraph">
              <wp:posOffset>2540</wp:posOffset>
            </wp:positionV>
            <wp:extent cx="1102995" cy="1681480"/>
            <wp:effectExtent l="0" t="0" r="1905" b="0"/>
            <wp:wrapTight wrapText="bothSides">
              <wp:wrapPolygon edited="0">
                <wp:start x="0" y="0"/>
                <wp:lineTo x="0" y="21290"/>
                <wp:lineTo x="21264" y="21290"/>
                <wp:lineTo x="21264" y="0"/>
                <wp:lineTo x="0" y="0"/>
              </wp:wrapPolygon>
            </wp:wrapTight>
            <wp:docPr id="4" name="图片 4" descr="C:\Users\Sam_Yan\AppData\Local\Temp\155875069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_Yan\AppData\Local\Temp\1558750694(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02995" cy="16814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77173" w:rsidRDefault="00577173" w:rsidP="00577173">
      <w:pPr>
        <w:pStyle w:val="a4"/>
        <w:numPr>
          <w:ilvl w:val="0"/>
          <w:numId w:val="2"/>
        </w:numPr>
        <w:ind w:firstLineChars="0"/>
      </w:pPr>
      <w:r>
        <w:rPr>
          <w:rFonts w:hint="eastAsia"/>
        </w:rPr>
        <w:t>T</w:t>
      </w:r>
      <w:r>
        <w:t xml:space="preserve">he settings are able to customize users by user group. </w:t>
      </w:r>
    </w:p>
    <w:p w:rsidR="00577173" w:rsidRDefault="00577173" w:rsidP="00577173">
      <w:pPr>
        <w:pStyle w:val="a4"/>
        <w:ind w:left="420" w:firstLineChars="0" w:firstLine="0"/>
      </w:pPr>
    </w:p>
    <w:p w:rsidR="00577173" w:rsidRDefault="00577173" w:rsidP="00577173">
      <w:pPr>
        <w:pStyle w:val="a4"/>
        <w:numPr>
          <w:ilvl w:val="0"/>
          <w:numId w:val="2"/>
        </w:numPr>
        <w:ind w:firstLineChars="0"/>
      </w:pPr>
      <w:r>
        <w:t>The slide bar and buttons on this page is easy to understand and the navigation fits the logic.</w:t>
      </w:r>
    </w:p>
    <w:p w:rsidR="00577173" w:rsidRDefault="00577173"/>
    <w:p w:rsidR="00577173" w:rsidRDefault="00577173"/>
    <w:p w:rsidR="00577173" w:rsidRDefault="00577173"/>
    <w:p w:rsidR="00577173" w:rsidRDefault="002D1AB3">
      <w:r w:rsidRPr="002D1AB3">
        <w:rPr>
          <w:noProof/>
        </w:rPr>
        <w:drawing>
          <wp:anchor distT="0" distB="0" distL="114300" distR="114300" simplePos="0" relativeHeight="251670528" behindDoc="1" locked="0" layoutInCell="1" allowOverlap="1">
            <wp:simplePos x="0" y="0"/>
            <wp:positionH relativeFrom="column">
              <wp:posOffset>3966845</wp:posOffset>
            </wp:positionH>
            <wp:positionV relativeFrom="paragraph">
              <wp:posOffset>6985</wp:posOffset>
            </wp:positionV>
            <wp:extent cx="1128395" cy="1797685"/>
            <wp:effectExtent l="0" t="0" r="0" b="0"/>
            <wp:wrapTight wrapText="bothSides">
              <wp:wrapPolygon edited="0">
                <wp:start x="0" y="0"/>
                <wp:lineTo x="0" y="21287"/>
                <wp:lineTo x="21150" y="21287"/>
                <wp:lineTo x="21150" y="0"/>
                <wp:lineTo x="0" y="0"/>
              </wp:wrapPolygon>
            </wp:wrapTight>
            <wp:docPr id="7" name="图片 7" descr="C:\Users\Sam_Yan\AppData\Local\Temp\15587509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_Yan\AppData\Local\Temp\1558750978(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8395" cy="17976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77173" w:rsidRPr="00577173" w:rsidRDefault="00577173" w:rsidP="00577173">
      <w:pPr>
        <w:pStyle w:val="3"/>
      </w:pPr>
      <w:r>
        <w:rPr>
          <w:rFonts w:hint="eastAsia"/>
        </w:rPr>
        <w:t>T</w:t>
      </w:r>
      <w:r>
        <w:t>ab: Calendar</w:t>
      </w:r>
    </w:p>
    <w:p w:rsidR="00577173" w:rsidRDefault="002D1AB3" w:rsidP="002D1AB3">
      <w:pPr>
        <w:pStyle w:val="a4"/>
        <w:numPr>
          <w:ilvl w:val="0"/>
          <w:numId w:val="9"/>
        </w:numPr>
        <w:ind w:firstLineChars="0"/>
      </w:pPr>
      <w:r>
        <w:rPr>
          <w:rFonts w:hint="eastAsia"/>
        </w:rPr>
        <w:t>T</w:t>
      </w:r>
      <w:r>
        <w:t xml:space="preserve">he fonts are proper and information </w:t>
      </w:r>
      <w:r>
        <w:rPr>
          <w:rFonts w:hint="eastAsia"/>
        </w:rPr>
        <w:t>on</w:t>
      </w:r>
      <w:r>
        <w:t xml:space="preserve"> each button and the related pages is generally easy to read and easy to understand. </w:t>
      </w:r>
    </w:p>
    <w:p w:rsidR="00577173" w:rsidRDefault="00577173"/>
    <w:p w:rsidR="002D1AB3" w:rsidRDefault="002D1AB3" w:rsidP="002D1AB3">
      <w:pPr>
        <w:pStyle w:val="3"/>
      </w:pPr>
      <w:r w:rsidRPr="002D1AB3">
        <w:rPr>
          <w:noProof/>
        </w:rPr>
        <w:drawing>
          <wp:anchor distT="0" distB="0" distL="114300" distR="114300" simplePos="0" relativeHeight="251671552" behindDoc="1" locked="0" layoutInCell="1" allowOverlap="1">
            <wp:simplePos x="0" y="0"/>
            <wp:positionH relativeFrom="column">
              <wp:posOffset>-57150</wp:posOffset>
            </wp:positionH>
            <wp:positionV relativeFrom="paragraph">
              <wp:posOffset>665480</wp:posOffset>
            </wp:positionV>
            <wp:extent cx="1195070" cy="1887220"/>
            <wp:effectExtent l="0" t="0" r="5080" b="0"/>
            <wp:wrapTight wrapText="bothSides">
              <wp:wrapPolygon edited="0">
                <wp:start x="0" y="0"/>
                <wp:lineTo x="0" y="21367"/>
                <wp:lineTo x="21348" y="21367"/>
                <wp:lineTo x="21348" y="0"/>
                <wp:lineTo x="0" y="0"/>
              </wp:wrapPolygon>
            </wp:wrapTight>
            <wp:docPr id="8" name="图片 8" descr="C:\Users\Sam_Yan\AppData\Local\Temp\15587511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_Yan\AppData\Local\Temp\1558751199(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5070" cy="18872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T</w:t>
      </w:r>
      <w:r>
        <w:t>ab: Support</w:t>
      </w:r>
    </w:p>
    <w:p w:rsidR="002D1AB3" w:rsidRDefault="00D82375" w:rsidP="002D1AB3">
      <w:pPr>
        <w:pStyle w:val="a4"/>
        <w:ind w:left="420" w:firstLineChars="0" w:firstLine="0"/>
      </w:pPr>
      <w:r w:rsidRPr="002D1AB3">
        <w:rPr>
          <w:noProof/>
        </w:rPr>
        <w:drawing>
          <wp:anchor distT="0" distB="0" distL="114300" distR="114300" simplePos="0" relativeHeight="251672576" behindDoc="1" locked="0" layoutInCell="1" allowOverlap="1">
            <wp:simplePos x="0" y="0"/>
            <wp:positionH relativeFrom="column">
              <wp:posOffset>1107112</wp:posOffset>
            </wp:positionH>
            <wp:positionV relativeFrom="paragraph">
              <wp:posOffset>127066</wp:posOffset>
            </wp:positionV>
            <wp:extent cx="1119505" cy="1842770"/>
            <wp:effectExtent l="0" t="0" r="4445" b="5080"/>
            <wp:wrapTight wrapText="bothSides">
              <wp:wrapPolygon edited="0">
                <wp:start x="0" y="0"/>
                <wp:lineTo x="0" y="21436"/>
                <wp:lineTo x="21318" y="21436"/>
                <wp:lineTo x="21318" y="0"/>
                <wp:lineTo x="0" y="0"/>
              </wp:wrapPolygon>
            </wp:wrapTight>
            <wp:docPr id="9" name="图片 9" descr="C:\Users\Sam_Yan\AppData\Local\Temp\15587513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_Yan\AppData\Local\Temp\1558751302(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19505" cy="1842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1AB3" w:rsidRDefault="002D1AB3" w:rsidP="002D1AB3">
      <w:pPr>
        <w:pStyle w:val="a4"/>
        <w:ind w:left="420" w:firstLineChars="0" w:firstLine="0"/>
      </w:pPr>
    </w:p>
    <w:p w:rsidR="002D1AB3" w:rsidRDefault="002D1AB3" w:rsidP="002D1AB3">
      <w:pPr>
        <w:pStyle w:val="a4"/>
        <w:numPr>
          <w:ilvl w:val="0"/>
          <w:numId w:val="4"/>
        </w:numPr>
        <w:ind w:firstLineChars="0"/>
      </w:pPr>
      <w:r>
        <w:rPr>
          <w:rFonts w:hint="eastAsia"/>
        </w:rPr>
        <w:t>T</w:t>
      </w:r>
      <w:r>
        <w:t>he overall layout of this page is clear, with buttons having clear meanings and nice fonts.</w:t>
      </w:r>
    </w:p>
    <w:p w:rsidR="00577173" w:rsidRDefault="002D1AB3" w:rsidP="002D1AB3">
      <w:pPr>
        <w:pStyle w:val="a4"/>
        <w:numPr>
          <w:ilvl w:val="0"/>
          <w:numId w:val="4"/>
        </w:numPr>
        <w:ind w:firstLineChars="0"/>
      </w:pPr>
      <w:r>
        <w:t>The page “voice from other dad” leads to a community of users, which makes users feel engaged and appealing.</w:t>
      </w:r>
    </w:p>
    <w:p w:rsidR="002D1AB3" w:rsidRDefault="002D1AB3"/>
    <w:p w:rsidR="002D1AB3" w:rsidRDefault="002D1AB3"/>
    <w:p w:rsidR="002D1AB3" w:rsidRDefault="002D1AB3">
      <w:r w:rsidRPr="002D1AB3">
        <w:rPr>
          <w:noProof/>
        </w:rPr>
        <w:drawing>
          <wp:anchor distT="0" distB="0" distL="114300" distR="114300" simplePos="0" relativeHeight="251673600" behindDoc="1" locked="0" layoutInCell="1" allowOverlap="1">
            <wp:simplePos x="0" y="0"/>
            <wp:positionH relativeFrom="margin">
              <wp:posOffset>3980815</wp:posOffset>
            </wp:positionH>
            <wp:positionV relativeFrom="paragraph">
              <wp:posOffset>20955</wp:posOffset>
            </wp:positionV>
            <wp:extent cx="1410335" cy="2353310"/>
            <wp:effectExtent l="0" t="0" r="0" b="8890"/>
            <wp:wrapTight wrapText="bothSides">
              <wp:wrapPolygon edited="0">
                <wp:start x="0" y="0"/>
                <wp:lineTo x="0" y="21507"/>
                <wp:lineTo x="21299" y="21507"/>
                <wp:lineTo x="21299" y="0"/>
                <wp:lineTo x="0" y="0"/>
              </wp:wrapPolygon>
            </wp:wrapTight>
            <wp:docPr id="10" name="图片 10" descr="C:\Users\Sam_Yan\AppData\Local\Temp\15587514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_Yan\AppData\Local\Temp\1558751438(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0335" cy="2353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1AB3" w:rsidRDefault="002D1AB3" w:rsidP="002D1AB3">
      <w:pPr>
        <w:pStyle w:val="3"/>
      </w:pPr>
      <w:r>
        <w:rPr>
          <w:rFonts w:hint="eastAsia"/>
        </w:rPr>
        <w:t>T</w:t>
      </w:r>
      <w:r>
        <w:t>ab: Account</w:t>
      </w:r>
    </w:p>
    <w:p w:rsidR="00577173" w:rsidRDefault="00577173"/>
    <w:p w:rsidR="002D1AB3" w:rsidRDefault="002D1AB3" w:rsidP="002D1AB3">
      <w:pPr>
        <w:pStyle w:val="a4"/>
        <w:numPr>
          <w:ilvl w:val="0"/>
          <w:numId w:val="6"/>
        </w:numPr>
        <w:ind w:firstLineChars="0"/>
      </w:pPr>
      <w:r>
        <w:t>The fonts of the drop-down lists on this page are very clear and easily understandable.</w:t>
      </w:r>
    </w:p>
    <w:p w:rsidR="002D1AB3" w:rsidRDefault="002D1AB3" w:rsidP="002D1AB3">
      <w:pPr>
        <w:pStyle w:val="a4"/>
        <w:numPr>
          <w:ilvl w:val="0"/>
          <w:numId w:val="6"/>
        </w:numPr>
        <w:ind w:firstLineChars="0"/>
      </w:pPr>
      <w:r>
        <w:t xml:space="preserve">The “send feedback” page provides a mechanism to gather users’ opinions, providing the application a future chance to improve, which is a good design. </w:t>
      </w:r>
    </w:p>
    <w:p w:rsidR="002D1AB3" w:rsidRPr="002D1AB3" w:rsidRDefault="002D1AB3"/>
    <w:p w:rsidR="00693A65" w:rsidRDefault="00693A65"/>
    <w:p w:rsidR="007058D4" w:rsidRDefault="007058D4" w:rsidP="00914D50">
      <w:pPr>
        <w:pStyle w:val="2"/>
      </w:pPr>
      <w:r>
        <w:lastRenderedPageBreak/>
        <w:t>Potential improvements of the design</w:t>
      </w:r>
    </w:p>
    <w:p w:rsidR="0017093B" w:rsidRDefault="009E08BE" w:rsidP="001564DD">
      <w:pPr>
        <w:ind w:firstLine="420"/>
      </w:pPr>
      <w:r w:rsidRPr="00D82375">
        <w:rPr>
          <w:noProof/>
        </w:rPr>
        <w:drawing>
          <wp:anchor distT="0" distB="0" distL="114300" distR="114300" simplePos="0" relativeHeight="251674624" behindDoc="1" locked="0" layoutInCell="1" allowOverlap="1">
            <wp:simplePos x="0" y="0"/>
            <wp:positionH relativeFrom="margin">
              <wp:posOffset>2690153</wp:posOffset>
            </wp:positionH>
            <wp:positionV relativeFrom="paragraph">
              <wp:posOffset>1243672</wp:posOffset>
            </wp:positionV>
            <wp:extent cx="1283335" cy="2222500"/>
            <wp:effectExtent l="0" t="0" r="0" b="6350"/>
            <wp:wrapTight wrapText="bothSides">
              <wp:wrapPolygon edited="0">
                <wp:start x="0" y="0"/>
                <wp:lineTo x="0" y="21477"/>
                <wp:lineTo x="21162" y="21477"/>
                <wp:lineTo x="21162" y="0"/>
                <wp:lineTo x="0" y="0"/>
              </wp:wrapPolygon>
            </wp:wrapTight>
            <wp:docPr id="11" name="图片 11" descr="C:\Users\Sam_Yan\AppData\Local\Temp\155875156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m_Yan\AppData\Local\Temp\1558751562(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83335" cy="2222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82375">
        <w:rPr>
          <w:noProof/>
        </w:rPr>
        <w:drawing>
          <wp:anchor distT="0" distB="0" distL="114300" distR="114300" simplePos="0" relativeHeight="251675648" behindDoc="1" locked="0" layoutInCell="1" allowOverlap="1">
            <wp:simplePos x="0" y="0"/>
            <wp:positionH relativeFrom="margin">
              <wp:posOffset>3991610</wp:posOffset>
            </wp:positionH>
            <wp:positionV relativeFrom="paragraph">
              <wp:posOffset>1226185</wp:posOffset>
            </wp:positionV>
            <wp:extent cx="1276985" cy="2179955"/>
            <wp:effectExtent l="0" t="0" r="0" b="0"/>
            <wp:wrapTight wrapText="bothSides">
              <wp:wrapPolygon edited="0">
                <wp:start x="0" y="0"/>
                <wp:lineTo x="0" y="21329"/>
                <wp:lineTo x="21267" y="21329"/>
                <wp:lineTo x="21267" y="0"/>
                <wp:lineTo x="0" y="0"/>
              </wp:wrapPolygon>
            </wp:wrapTight>
            <wp:docPr id="12" name="图片 12" descr="C:\Users\Sam_Yan\AppData\Local\Temp\155875164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_Yan\AppData\Local\Temp\1558751644(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76985" cy="2179955"/>
                    </a:xfrm>
                    <a:prstGeom prst="rect">
                      <a:avLst/>
                    </a:prstGeom>
                    <a:noFill/>
                    <a:ln>
                      <a:noFill/>
                    </a:ln>
                  </pic:spPr>
                </pic:pic>
              </a:graphicData>
            </a:graphic>
            <wp14:sizeRelH relativeFrom="page">
              <wp14:pctWidth>0</wp14:pctWidth>
            </wp14:sizeRelH>
            <wp14:sizeRelV relativeFrom="page">
              <wp14:pctHeight>0</wp14:pctHeight>
            </wp14:sizeRelV>
          </wp:anchor>
        </w:drawing>
      </w:r>
      <w:r w:rsidR="0017093B">
        <w:rPr>
          <w:rFonts w:hint="eastAsia"/>
        </w:rPr>
        <w:t>T</w:t>
      </w:r>
      <w:r w:rsidR="0017093B">
        <w:t xml:space="preserve">he overall looking could be more appealing, </w:t>
      </w:r>
      <w:r w:rsidR="000A2E6A">
        <w:t>rather than using</w:t>
      </w:r>
      <w:r w:rsidR="0017093B">
        <w:t xml:space="preserve"> simply a blue-green background. </w:t>
      </w:r>
      <w:r w:rsidR="00004791">
        <w:t>User groups of this application does not seem to be clear – some pages are only designed for “dads” while some pages have information about both “mums” and “dads”. The designers need to work on targeting at a more specific user. The overall impact of this application might not be significant – many apps on the market already have these functions</w:t>
      </w:r>
      <w:r w:rsidR="00A00E93">
        <w:t xml:space="preserve"> such as pregnancy tracking and general practitioner appointments</w:t>
      </w:r>
      <w:r w:rsidR="00004791">
        <w:t>.</w:t>
      </w:r>
      <w:r w:rsidR="00A00E93">
        <w:t xml:space="preserve"> The designers need to think of a unique way that their app stands out compared to other apps. </w:t>
      </w:r>
    </w:p>
    <w:p w:rsidR="00D82375" w:rsidRDefault="00D82375" w:rsidP="00D82375">
      <w:pPr>
        <w:pStyle w:val="3"/>
      </w:pPr>
      <w:r>
        <w:t>Tab: Home</w:t>
      </w:r>
    </w:p>
    <w:p w:rsidR="00D82375" w:rsidRDefault="00D82375" w:rsidP="00D82375">
      <w:pPr>
        <w:pStyle w:val="a4"/>
        <w:numPr>
          <w:ilvl w:val="0"/>
          <w:numId w:val="2"/>
        </w:numPr>
        <w:ind w:firstLineChars="0"/>
      </w:pPr>
      <w:r>
        <w:rPr>
          <w:rFonts w:hint="eastAsia"/>
        </w:rPr>
        <w:t>T</w:t>
      </w:r>
      <w:r>
        <w:t xml:space="preserve">he home page is squeezed with a long list of information and this design might be overwhelmed to users. </w:t>
      </w:r>
    </w:p>
    <w:p w:rsidR="00D82375" w:rsidRDefault="00D82375" w:rsidP="0099710E">
      <w:pPr>
        <w:pStyle w:val="a4"/>
        <w:numPr>
          <w:ilvl w:val="0"/>
          <w:numId w:val="2"/>
        </w:numPr>
        <w:ind w:firstLineChars="0"/>
      </w:pPr>
      <w:r>
        <w:t>Fonts of those “squeezed” information is so small that the information presented in those tags is difficult to read.</w:t>
      </w:r>
    </w:p>
    <w:p w:rsidR="006970F6" w:rsidRDefault="009E08BE" w:rsidP="006970F6">
      <w:r w:rsidRPr="000B7871">
        <w:rPr>
          <w:noProof/>
        </w:rPr>
        <w:drawing>
          <wp:anchor distT="0" distB="0" distL="114300" distR="114300" simplePos="0" relativeHeight="251676672" behindDoc="1" locked="0" layoutInCell="1" allowOverlap="1">
            <wp:simplePos x="0" y="0"/>
            <wp:positionH relativeFrom="margin">
              <wp:posOffset>1220226</wp:posOffset>
            </wp:positionH>
            <wp:positionV relativeFrom="paragraph">
              <wp:posOffset>234266</wp:posOffset>
            </wp:positionV>
            <wp:extent cx="1203325" cy="1899920"/>
            <wp:effectExtent l="0" t="0" r="0" b="5080"/>
            <wp:wrapTight wrapText="bothSides">
              <wp:wrapPolygon edited="0">
                <wp:start x="0" y="0"/>
                <wp:lineTo x="0" y="21441"/>
                <wp:lineTo x="21201" y="21441"/>
                <wp:lineTo x="21201" y="0"/>
                <wp:lineTo x="0" y="0"/>
              </wp:wrapPolygon>
            </wp:wrapTight>
            <wp:docPr id="14" name="图片 14" descr="C:\Users\Sam_Yan\AppData\Local\Temp\155875217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m_Yan\AppData\Local\Temp\1558752172(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03325" cy="1899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7871">
        <w:rPr>
          <w:noProof/>
        </w:rPr>
        <w:drawing>
          <wp:anchor distT="0" distB="0" distL="114300" distR="114300" simplePos="0" relativeHeight="251677696" behindDoc="1" locked="0" layoutInCell="1" allowOverlap="1">
            <wp:simplePos x="0" y="0"/>
            <wp:positionH relativeFrom="margin">
              <wp:align>left</wp:align>
            </wp:positionH>
            <wp:positionV relativeFrom="paragraph">
              <wp:posOffset>231238</wp:posOffset>
            </wp:positionV>
            <wp:extent cx="1167130" cy="1910080"/>
            <wp:effectExtent l="0" t="0" r="0" b="0"/>
            <wp:wrapTight wrapText="bothSides">
              <wp:wrapPolygon edited="0">
                <wp:start x="0" y="0"/>
                <wp:lineTo x="0" y="21327"/>
                <wp:lineTo x="21153" y="21327"/>
                <wp:lineTo x="21153" y="0"/>
                <wp:lineTo x="0" y="0"/>
              </wp:wrapPolygon>
            </wp:wrapTight>
            <wp:docPr id="15" name="图片 15" descr="C:\Users\Sam_Yan\AppData\Local\Temp\155875222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am_Yan\AppData\Local\Temp\1558752222(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67130" cy="1910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2375" w:rsidRDefault="00D82375" w:rsidP="00D82375"/>
    <w:p w:rsidR="00D82375" w:rsidRDefault="00D82375" w:rsidP="00D82375"/>
    <w:p w:rsidR="00D82375" w:rsidRDefault="00D82375" w:rsidP="00D82375">
      <w:pPr>
        <w:pStyle w:val="3"/>
      </w:pPr>
      <w:r>
        <w:t>Tab: Checklist</w:t>
      </w:r>
    </w:p>
    <w:p w:rsidR="00D82375" w:rsidRDefault="001564DD" w:rsidP="000B7871">
      <w:pPr>
        <w:pStyle w:val="a4"/>
        <w:numPr>
          <w:ilvl w:val="0"/>
          <w:numId w:val="10"/>
        </w:numPr>
        <w:ind w:firstLineChars="0"/>
      </w:pPr>
      <w:r>
        <w:t xml:space="preserve">There are 15 questions before generating an individual report of the status, which might be too much and letting the depressed dad feeling overwhelmed. </w:t>
      </w:r>
    </w:p>
    <w:p w:rsidR="006970F6" w:rsidRDefault="006970F6"/>
    <w:p w:rsidR="000B7871" w:rsidRDefault="002936D3" w:rsidP="006970F6">
      <w:pPr>
        <w:pStyle w:val="3"/>
        <w:jc w:val="left"/>
      </w:pPr>
      <w:r w:rsidRPr="006970F6">
        <w:rPr>
          <w:noProof/>
        </w:rPr>
        <w:drawing>
          <wp:anchor distT="0" distB="0" distL="114300" distR="114300" simplePos="0" relativeHeight="251679744" behindDoc="1" locked="0" layoutInCell="1" allowOverlap="1" wp14:anchorId="0C0258F8" wp14:editId="511BDF76">
            <wp:simplePos x="0" y="0"/>
            <wp:positionH relativeFrom="margin">
              <wp:align>right</wp:align>
            </wp:positionH>
            <wp:positionV relativeFrom="paragraph">
              <wp:posOffset>133159</wp:posOffset>
            </wp:positionV>
            <wp:extent cx="1346200" cy="2182495"/>
            <wp:effectExtent l="0" t="0" r="6350" b="8255"/>
            <wp:wrapTight wrapText="bothSides">
              <wp:wrapPolygon edited="0">
                <wp:start x="0" y="0"/>
                <wp:lineTo x="0" y="21493"/>
                <wp:lineTo x="21396" y="21493"/>
                <wp:lineTo x="21396" y="0"/>
                <wp:lineTo x="0" y="0"/>
              </wp:wrapPolygon>
            </wp:wrapTight>
            <wp:docPr id="6" name="图片 6" descr="C:\Users\Sam_Yan\AppData\Local\Temp\155876093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_Yan\AppData\Local\Temp\1558760932(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46200" cy="2182495"/>
                    </a:xfrm>
                    <a:prstGeom prst="rect">
                      <a:avLst/>
                    </a:prstGeom>
                    <a:noFill/>
                    <a:ln>
                      <a:noFill/>
                    </a:ln>
                  </pic:spPr>
                </pic:pic>
              </a:graphicData>
            </a:graphic>
            <wp14:sizeRelH relativeFrom="page">
              <wp14:pctWidth>0</wp14:pctWidth>
            </wp14:sizeRelH>
            <wp14:sizeRelV relativeFrom="page">
              <wp14:pctHeight>0</wp14:pctHeight>
            </wp14:sizeRelV>
          </wp:anchor>
        </w:drawing>
      </w:r>
      <w:r w:rsidR="00EF29C0">
        <w:rPr>
          <w:rFonts w:hint="eastAsia"/>
        </w:rPr>
        <w:t>T</w:t>
      </w:r>
      <w:r w:rsidR="00EF29C0">
        <w:t>ab: Calendar</w:t>
      </w:r>
    </w:p>
    <w:p w:rsidR="00EF29C0" w:rsidRDefault="002936D3" w:rsidP="006970F6">
      <w:pPr>
        <w:pStyle w:val="a4"/>
        <w:numPr>
          <w:ilvl w:val="0"/>
          <w:numId w:val="3"/>
        </w:numPr>
        <w:ind w:firstLineChars="0"/>
      </w:pPr>
      <w:r w:rsidRPr="006970F6">
        <w:rPr>
          <w:noProof/>
        </w:rPr>
        <w:drawing>
          <wp:anchor distT="0" distB="0" distL="114300" distR="114300" simplePos="0" relativeHeight="251680768" behindDoc="1" locked="0" layoutInCell="1" allowOverlap="1">
            <wp:simplePos x="0" y="0"/>
            <wp:positionH relativeFrom="margin">
              <wp:posOffset>2520433</wp:posOffset>
            </wp:positionH>
            <wp:positionV relativeFrom="paragraph">
              <wp:posOffset>-296398</wp:posOffset>
            </wp:positionV>
            <wp:extent cx="1363345" cy="2255520"/>
            <wp:effectExtent l="0" t="0" r="8255" b="0"/>
            <wp:wrapTight wrapText="bothSides">
              <wp:wrapPolygon edited="0">
                <wp:start x="0" y="0"/>
                <wp:lineTo x="0" y="21345"/>
                <wp:lineTo x="21429" y="21345"/>
                <wp:lineTo x="21429" y="0"/>
                <wp:lineTo x="0" y="0"/>
              </wp:wrapPolygon>
            </wp:wrapTight>
            <wp:docPr id="13" name="图片 13" descr="C:\Users\Sam_Yan\AppData\Local\Temp\15587610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_Yan\AppData\Local\Temp\1558761041(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3345" cy="22555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29C0">
        <w:rPr>
          <w:rFonts w:hint="eastAsia"/>
        </w:rPr>
        <w:t>T</w:t>
      </w:r>
      <w:r w:rsidR="00EF29C0">
        <w:t xml:space="preserve">he intention of the calendar is not clear: it </w:t>
      </w:r>
      <w:r w:rsidR="00EF29C0">
        <w:rPr>
          <w:rFonts w:hint="eastAsia"/>
        </w:rPr>
        <w:t>can</w:t>
      </w:r>
      <w:r w:rsidR="00EF29C0">
        <w:t xml:space="preserve"> </w:t>
      </w:r>
      <w:r w:rsidR="00EF29C0">
        <w:rPr>
          <w:rFonts w:hint="eastAsia"/>
        </w:rPr>
        <w:t>only</w:t>
      </w:r>
      <w:r w:rsidR="00EF29C0">
        <w:t xml:space="preserve"> be used to notify users, rather than adding appointments. To add an appointment, users have to click ‘+’ and </w:t>
      </w:r>
      <w:bookmarkStart w:id="0" w:name="_GoBack"/>
      <w:bookmarkEnd w:id="0"/>
      <w:r w:rsidR="00EF29C0">
        <w:t xml:space="preserve">manually input date information, which might not be a good design. </w:t>
      </w:r>
    </w:p>
    <w:p w:rsidR="000B7871" w:rsidRDefault="00EF29C0" w:rsidP="00EF29C0">
      <w:pPr>
        <w:pStyle w:val="a4"/>
        <w:numPr>
          <w:ilvl w:val="0"/>
          <w:numId w:val="3"/>
        </w:numPr>
        <w:ind w:firstLineChars="0"/>
      </w:pPr>
      <w:r>
        <w:rPr>
          <w:rFonts w:hint="eastAsia"/>
        </w:rPr>
        <w:t>T</w:t>
      </w:r>
      <w:r>
        <w:t>he meanings of “milestone record” and “note record” are not very understandable.</w:t>
      </w:r>
    </w:p>
    <w:p w:rsidR="000B7871" w:rsidRPr="00EF29C0" w:rsidRDefault="000B7871"/>
    <w:p w:rsidR="000B7871" w:rsidRDefault="002936D3" w:rsidP="006970F6">
      <w:pPr>
        <w:pStyle w:val="3"/>
      </w:pPr>
      <w:r w:rsidRPr="004D05C7">
        <w:rPr>
          <w:noProof/>
        </w:rPr>
        <w:lastRenderedPageBreak/>
        <w:drawing>
          <wp:anchor distT="0" distB="0" distL="114300" distR="114300" simplePos="0" relativeHeight="251681792" behindDoc="1" locked="0" layoutInCell="1" allowOverlap="1">
            <wp:simplePos x="0" y="0"/>
            <wp:positionH relativeFrom="margin">
              <wp:posOffset>-10633</wp:posOffset>
            </wp:positionH>
            <wp:positionV relativeFrom="paragraph">
              <wp:posOffset>326020</wp:posOffset>
            </wp:positionV>
            <wp:extent cx="1554480" cy="2256155"/>
            <wp:effectExtent l="0" t="0" r="7620" b="0"/>
            <wp:wrapTight wrapText="bothSides">
              <wp:wrapPolygon edited="0">
                <wp:start x="0" y="0"/>
                <wp:lineTo x="0" y="21339"/>
                <wp:lineTo x="21441" y="21339"/>
                <wp:lineTo x="21441" y="0"/>
                <wp:lineTo x="0" y="0"/>
              </wp:wrapPolygon>
            </wp:wrapTight>
            <wp:docPr id="16" name="图片 16" descr="C:\Users\Sam_Yan\AppData\Local\Temp\15587614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_Yan\AppData\Local\Temp\1558761407(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5448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D05C7">
        <w:rPr>
          <w:noProof/>
        </w:rPr>
        <w:drawing>
          <wp:anchor distT="0" distB="0" distL="114300" distR="114300" simplePos="0" relativeHeight="251682816" behindDoc="1" locked="0" layoutInCell="1" allowOverlap="1">
            <wp:simplePos x="0" y="0"/>
            <wp:positionH relativeFrom="column">
              <wp:posOffset>3851083</wp:posOffset>
            </wp:positionH>
            <wp:positionV relativeFrom="paragraph">
              <wp:posOffset>289013</wp:posOffset>
            </wp:positionV>
            <wp:extent cx="1418590" cy="2369820"/>
            <wp:effectExtent l="0" t="0" r="0" b="0"/>
            <wp:wrapTight wrapText="bothSides">
              <wp:wrapPolygon edited="0">
                <wp:start x="0" y="0"/>
                <wp:lineTo x="0" y="21357"/>
                <wp:lineTo x="21175" y="21357"/>
                <wp:lineTo x="21175" y="0"/>
                <wp:lineTo x="0" y="0"/>
              </wp:wrapPolygon>
            </wp:wrapTight>
            <wp:docPr id="17" name="图片 17" descr="C:\Users\Sam_Yan\AppData\Local\Temp\155876144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_Yan\AppData\Local\Temp\1558761449(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8590" cy="2369820"/>
                    </a:xfrm>
                    <a:prstGeom prst="rect">
                      <a:avLst/>
                    </a:prstGeom>
                    <a:noFill/>
                    <a:ln>
                      <a:noFill/>
                    </a:ln>
                  </pic:spPr>
                </pic:pic>
              </a:graphicData>
            </a:graphic>
            <wp14:sizeRelH relativeFrom="page">
              <wp14:pctWidth>0</wp14:pctWidth>
            </wp14:sizeRelH>
            <wp14:sizeRelV relativeFrom="page">
              <wp14:pctHeight>0</wp14:pctHeight>
            </wp14:sizeRelV>
          </wp:anchor>
        </w:drawing>
      </w:r>
      <w:r w:rsidR="006970F6">
        <w:rPr>
          <w:rFonts w:hint="eastAsia"/>
        </w:rPr>
        <w:t>T</w:t>
      </w:r>
      <w:r w:rsidR="006970F6">
        <w:t>ab: Support</w:t>
      </w:r>
    </w:p>
    <w:p w:rsidR="006970F6" w:rsidRDefault="006970F6" w:rsidP="004D05C7">
      <w:pPr>
        <w:pStyle w:val="a4"/>
        <w:numPr>
          <w:ilvl w:val="0"/>
          <w:numId w:val="5"/>
        </w:numPr>
        <w:ind w:firstLineChars="0"/>
      </w:pPr>
      <w:r>
        <w:rPr>
          <w:rFonts w:hint="eastAsia"/>
        </w:rPr>
        <w:t>E</w:t>
      </w:r>
      <w:r>
        <w:t xml:space="preserve">ach page under “tips for you” provides either too little information that is actually useless (e.g. under “relations”) or it is overwhelming (e.g. under “depression”). </w:t>
      </w:r>
    </w:p>
    <w:p w:rsidR="000B7871" w:rsidRDefault="006970F6" w:rsidP="006970F6">
      <w:pPr>
        <w:pStyle w:val="a4"/>
        <w:numPr>
          <w:ilvl w:val="0"/>
          <w:numId w:val="5"/>
        </w:numPr>
        <w:ind w:firstLineChars="0"/>
      </w:pPr>
      <w:r>
        <w:t>Nicer layouts that those tip-information could be d</w:t>
      </w:r>
      <w:r w:rsidR="005B3A8C">
        <w:t xml:space="preserve">esigned, to better deliver </w:t>
      </w:r>
      <w:r>
        <w:t>information in a more appealing and engaging mean.</w:t>
      </w:r>
    </w:p>
    <w:p w:rsidR="000A2E6A" w:rsidRDefault="000A2E6A" w:rsidP="000A2E6A"/>
    <w:p w:rsidR="000A2E6A" w:rsidRDefault="000A2E6A" w:rsidP="000A2E6A"/>
    <w:p w:rsidR="006970F6" w:rsidRPr="005B3A8C" w:rsidRDefault="000A2E6A" w:rsidP="004D05C7">
      <w:pPr>
        <w:pStyle w:val="3"/>
      </w:pPr>
      <w:r w:rsidRPr="000A2E6A">
        <w:rPr>
          <w:noProof/>
        </w:rPr>
        <w:drawing>
          <wp:anchor distT="0" distB="0" distL="114300" distR="114300" simplePos="0" relativeHeight="251684864" behindDoc="1" locked="0" layoutInCell="1" allowOverlap="1">
            <wp:simplePos x="0" y="0"/>
            <wp:positionH relativeFrom="column">
              <wp:posOffset>2221230</wp:posOffset>
            </wp:positionH>
            <wp:positionV relativeFrom="paragraph">
              <wp:posOffset>167277</wp:posOffset>
            </wp:positionV>
            <wp:extent cx="1457960" cy="2525395"/>
            <wp:effectExtent l="0" t="0" r="8890" b="8255"/>
            <wp:wrapTight wrapText="bothSides">
              <wp:wrapPolygon edited="0">
                <wp:start x="0" y="0"/>
                <wp:lineTo x="0" y="21508"/>
                <wp:lineTo x="21449" y="21508"/>
                <wp:lineTo x="21449" y="0"/>
                <wp:lineTo x="0" y="0"/>
              </wp:wrapPolygon>
            </wp:wrapTight>
            <wp:docPr id="20" name="图片 20" descr="C:\Users\Sam_Yan\AppData\Local\Temp\155876175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_Yan\AppData\Local\Temp\1558761757(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57960" cy="2525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2E6A">
        <w:rPr>
          <w:noProof/>
        </w:rPr>
        <w:drawing>
          <wp:anchor distT="0" distB="0" distL="114300" distR="114300" simplePos="0" relativeHeight="251683840" behindDoc="1" locked="0" layoutInCell="1" allowOverlap="1">
            <wp:simplePos x="0" y="0"/>
            <wp:positionH relativeFrom="margin">
              <wp:align>right</wp:align>
            </wp:positionH>
            <wp:positionV relativeFrom="paragraph">
              <wp:posOffset>172427</wp:posOffset>
            </wp:positionV>
            <wp:extent cx="1517650" cy="2431415"/>
            <wp:effectExtent l="0" t="0" r="6350" b="6985"/>
            <wp:wrapTight wrapText="bothSides">
              <wp:wrapPolygon edited="0">
                <wp:start x="0" y="0"/>
                <wp:lineTo x="0" y="21493"/>
                <wp:lineTo x="21419" y="21493"/>
                <wp:lineTo x="21419" y="0"/>
                <wp:lineTo x="0" y="0"/>
              </wp:wrapPolygon>
            </wp:wrapTight>
            <wp:docPr id="19" name="图片 19" descr="C:\Users\Sam_Yan\AppData\Local\Temp\155876167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_Yan\AppData\Local\Temp\1558761673(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17650" cy="243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4D05C7">
        <w:rPr>
          <w:rFonts w:hint="eastAsia"/>
        </w:rPr>
        <w:t>T</w:t>
      </w:r>
      <w:r w:rsidR="004D05C7">
        <w:t>ab: Account</w:t>
      </w:r>
    </w:p>
    <w:p w:rsidR="004D05C7" w:rsidRDefault="004D05C7" w:rsidP="00604804">
      <w:pPr>
        <w:pStyle w:val="a4"/>
        <w:numPr>
          <w:ilvl w:val="0"/>
          <w:numId w:val="11"/>
        </w:numPr>
        <w:ind w:firstLineChars="0"/>
      </w:pPr>
      <w:r>
        <w:rPr>
          <w:rFonts w:hint="eastAsia"/>
        </w:rPr>
        <w:t>T</w:t>
      </w:r>
      <w:r>
        <w:t>he meaning of the “help” button seems confusing, the designers did not indicate whether it is a button for teaching how can users use this application, or whether users use it when meeting specific problems in pregnancy so that they need help.</w:t>
      </w:r>
    </w:p>
    <w:p w:rsidR="007058D4" w:rsidRDefault="007058D4" w:rsidP="00903A0A">
      <w:pPr>
        <w:pStyle w:val="2"/>
      </w:pPr>
      <w:r>
        <w:t>How well is MARS</w:t>
      </w:r>
    </w:p>
    <w:p w:rsidR="005E74A9" w:rsidRDefault="007731DF">
      <w:r>
        <w:tab/>
      </w:r>
      <w:r w:rsidR="004433A8">
        <w:t xml:space="preserve">This report uses the “Strengths-Weaknesses-Opportunities-Threats” (SWOT) analysis to analyze </w:t>
      </w:r>
      <w:r w:rsidR="003915FF">
        <w:t xml:space="preserve">how well MARS works in evaluating the intended </w:t>
      </w:r>
      <w:proofErr w:type="spellStart"/>
      <w:r w:rsidR="003915FF">
        <w:t>IdX</w:t>
      </w:r>
      <w:proofErr w:type="spellEnd"/>
      <w:r w:rsidR="004433A8">
        <w:t xml:space="preserve">, and will mention each aspect of MARS correspondingly. </w:t>
      </w:r>
    </w:p>
    <w:p w:rsidR="00963134" w:rsidRDefault="00963134"/>
    <w:tbl>
      <w:tblPr>
        <w:tblStyle w:val="a3"/>
        <w:tblW w:w="0" w:type="auto"/>
        <w:tblBorders>
          <w:top w:val="single" w:sz="4" w:space="0" w:color="F8E09F" w:themeColor="background2" w:themeShade="E6"/>
          <w:left w:val="single" w:sz="4" w:space="0" w:color="F8E09F" w:themeColor="background2" w:themeShade="E6"/>
          <w:bottom w:val="single" w:sz="4" w:space="0" w:color="F8E09F" w:themeColor="background2" w:themeShade="E6"/>
          <w:right w:val="single" w:sz="4" w:space="0" w:color="F8E09F" w:themeColor="background2" w:themeShade="E6"/>
          <w:insideH w:val="single" w:sz="4" w:space="0" w:color="F8E09F" w:themeColor="background2" w:themeShade="E6"/>
          <w:insideV w:val="single" w:sz="4" w:space="0" w:color="F8E09F" w:themeColor="background2" w:themeShade="E6"/>
        </w:tblBorders>
        <w:shd w:val="clear" w:color="auto" w:fill="CCE8CF" w:themeFill="background1"/>
        <w:tblLook w:val="04A0" w:firstRow="1" w:lastRow="0" w:firstColumn="1" w:lastColumn="0" w:noHBand="0" w:noVBand="1"/>
      </w:tblPr>
      <w:tblGrid>
        <w:gridCol w:w="1536"/>
        <w:gridCol w:w="6760"/>
      </w:tblGrid>
      <w:tr w:rsidR="0014529A" w:rsidTr="0014529A">
        <w:tc>
          <w:tcPr>
            <w:tcW w:w="1129" w:type="dxa"/>
            <w:shd w:val="clear" w:color="auto" w:fill="CCE8CF" w:themeFill="background1"/>
          </w:tcPr>
          <w:p w:rsidR="0014529A" w:rsidRPr="00925E9D" w:rsidRDefault="0014529A" w:rsidP="0014529A">
            <w:pPr>
              <w:rPr>
                <w:sz w:val="18"/>
                <w:szCs w:val="18"/>
              </w:rPr>
            </w:pPr>
            <w:r w:rsidRPr="00925E9D">
              <w:rPr>
                <w:rFonts w:hint="eastAsia"/>
                <w:sz w:val="24"/>
                <w:szCs w:val="18"/>
              </w:rPr>
              <w:t>S</w:t>
            </w:r>
            <w:r w:rsidRPr="00925E9D">
              <w:rPr>
                <w:sz w:val="24"/>
                <w:szCs w:val="18"/>
              </w:rPr>
              <w:t>trengths</w:t>
            </w:r>
          </w:p>
        </w:tc>
        <w:tc>
          <w:tcPr>
            <w:tcW w:w="7167" w:type="dxa"/>
            <w:shd w:val="clear" w:color="auto" w:fill="CCE8CF" w:themeFill="background1"/>
          </w:tcPr>
          <w:p w:rsidR="0014529A" w:rsidRPr="00925E9D" w:rsidRDefault="0014529A" w:rsidP="0014529A">
            <w:pPr>
              <w:pStyle w:val="a4"/>
              <w:numPr>
                <w:ilvl w:val="0"/>
                <w:numId w:val="7"/>
              </w:numPr>
              <w:ind w:firstLineChars="0"/>
              <w:rPr>
                <w:sz w:val="18"/>
                <w:szCs w:val="18"/>
              </w:rPr>
            </w:pPr>
            <w:r w:rsidRPr="00925E9D">
              <w:rPr>
                <w:rFonts w:hint="eastAsia"/>
                <w:sz w:val="18"/>
                <w:szCs w:val="18"/>
              </w:rPr>
              <w:t>M</w:t>
            </w:r>
            <w:r w:rsidRPr="00925E9D">
              <w:rPr>
                <w:sz w:val="18"/>
                <w:szCs w:val="18"/>
              </w:rPr>
              <w:t xml:space="preserve">ARS provides a very systematic and clearly described approach of evaluating app quality, and the evaluation steps are clear and operable, making its evaluations of app quality convincing. </w:t>
            </w:r>
          </w:p>
          <w:p w:rsidR="0014529A" w:rsidRPr="00925E9D" w:rsidRDefault="0014529A" w:rsidP="0014529A">
            <w:pPr>
              <w:pStyle w:val="a4"/>
              <w:numPr>
                <w:ilvl w:val="0"/>
                <w:numId w:val="7"/>
              </w:numPr>
              <w:ind w:firstLineChars="0"/>
              <w:rPr>
                <w:sz w:val="18"/>
                <w:szCs w:val="18"/>
              </w:rPr>
            </w:pPr>
            <w:r w:rsidRPr="00925E9D">
              <w:rPr>
                <w:sz w:val="18"/>
                <w:szCs w:val="18"/>
              </w:rPr>
              <w:t xml:space="preserve">It considered many aspects apart from only measuring functionality of an application, which provided a thorough view of how the app could be improved in the future. </w:t>
            </w:r>
          </w:p>
          <w:p w:rsidR="0014529A" w:rsidRPr="00925E9D" w:rsidRDefault="0014529A" w:rsidP="00925E9D">
            <w:pPr>
              <w:pStyle w:val="a4"/>
              <w:numPr>
                <w:ilvl w:val="0"/>
                <w:numId w:val="7"/>
              </w:numPr>
              <w:ind w:firstLineChars="0"/>
              <w:rPr>
                <w:sz w:val="18"/>
                <w:szCs w:val="18"/>
              </w:rPr>
            </w:pPr>
            <w:r w:rsidRPr="00925E9D">
              <w:rPr>
                <w:sz w:val="18"/>
                <w:szCs w:val="18"/>
              </w:rPr>
              <w:t xml:space="preserve">The test is easy-to-learn and easy-to-implement, making it generalizable. </w:t>
            </w:r>
          </w:p>
        </w:tc>
      </w:tr>
      <w:tr w:rsidR="0014529A" w:rsidTr="0014529A">
        <w:tc>
          <w:tcPr>
            <w:tcW w:w="1129" w:type="dxa"/>
            <w:shd w:val="clear" w:color="auto" w:fill="CCE8CF" w:themeFill="background1"/>
          </w:tcPr>
          <w:p w:rsidR="0014529A" w:rsidRPr="00925E9D" w:rsidRDefault="0014529A" w:rsidP="0014529A">
            <w:pPr>
              <w:rPr>
                <w:sz w:val="24"/>
                <w:szCs w:val="24"/>
              </w:rPr>
            </w:pPr>
            <w:r w:rsidRPr="00925E9D">
              <w:rPr>
                <w:rFonts w:hint="eastAsia"/>
                <w:sz w:val="24"/>
                <w:szCs w:val="24"/>
              </w:rPr>
              <w:t>W</w:t>
            </w:r>
            <w:r w:rsidRPr="00925E9D">
              <w:rPr>
                <w:sz w:val="24"/>
                <w:szCs w:val="24"/>
              </w:rPr>
              <w:t>eaknesses</w:t>
            </w:r>
          </w:p>
        </w:tc>
        <w:tc>
          <w:tcPr>
            <w:tcW w:w="7167" w:type="dxa"/>
            <w:shd w:val="clear" w:color="auto" w:fill="CCE8CF" w:themeFill="background1"/>
          </w:tcPr>
          <w:p w:rsidR="0014529A" w:rsidRPr="00925E9D" w:rsidRDefault="0014529A" w:rsidP="0014529A">
            <w:pPr>
              <w:pStyle w:val="a4"/>
              <w:numPr>
                <w:ilvl w:val="0"/>
                <w:numId w:val="7"/>
              </w:numPr>
              <w:ind w:firstLineChars="0"/>
              <w:rPr>
                <w:sz w:val="18"/>
                <w:szCs w:val="18"/>
              </w:rPr>
            </w:pPr>
            <w:r w:rsidRPr="00925E9D">
              <w:rPr>
                <w:rFonts w:hint="eastAsia"/>
                <w:sz w:val="18"/>
                <w:szCs w:val="18"/>
              </w:rPr>
              <w:t>I</w:t>
            </w:r>
            <w:r w:rsidRPr="00925E9D">
              <w:rPr>
                <w:sz w:val="18"/>
                <w:szCs w:val="18"/>
              </w:rPr>
              <w:t xml:space="preserve">t assumes all the parts of app-quality are of the same weight. However, for those apps stressing patient-centric or user-centric context or content </w:t>
            </w:r>
            <w:r w:rsidRPr="00925E9D">
              <w:rPr>
                <w:sz w:val="18"/>
                <w:szCs w:val="18"/>
              </w:rPr>
              <w:fldChar w:fldCharType="begin"/>
            </w:r>
            <w:r w:rsidRPr="00925E9D">
              <w:rPr>
                <w:sz w:val="18"/>
                <w:szCs w:val="18"/>
              </w:rPr>
              <w:instrText xml:space="preserve"> ADDIN ZOTERO_ITEM CSL_CITATION {"citationID":"nK1MbFnx","properties":{"formattedCitation":"(Andargoli, Scheepers, Rajendran, &amp; Sohal, 2017)","plainCitation":"(Andargoli, Scheepers, Rajendran, &amp; Sohal, 2017)","noteIndex":0},"citationItems":[{"id":906,"uris":["http://zotero.org/users/2486169/items/BTEYB7BI"],"uri":["http://zotero.org/users/2486169/items/BTEYB7BI"],"itemData":{"id":906,"type":"article-journal","title":"Health information systems evaluation frameworks: A systematic review","container-title":"International Journal of Medical Informatics","page":"195","source":"EBSCOhost","abstract":"* The paper presents a contextual approach to analyse studies on the evaluation of health information systems (HISs) by applying a content, context and process (CCP) framework. * The study shows the role of context has been largely neglected in HISs evaluations. * The lack of a proper method in stakeholder identification was identified. * The findings highlight the need for a more complete framework to address all aspects of HISs evaluations.","DOI":"10.1016/j.ijmedinf.2016.10.008","ISSN":"1386-5056","title-short":"Health information systems evaluation frameworks","journalAbbreviation":"International Journal of Medical Informatics","author":[{"family":"Andargoli","given":"Amirhossein Eslami"},{"family":"Scheepers","given":"Helana"},{"family":"Rajendran","given":"Diana"},{"family":"Sohal","given":"Amrik"}],"issued":{"date-parts":[["2017"]]}}}],"schema":"https://github.com/citation-style-language/schema/raw/master/csl-citation.json"} </w:instrText>
            </w:r>
            <w:r w:rsidRPr="00925E9D">
              <w:rPr>
                <w:sz w:val="18"/>
                <w:szCs w:val="18"/>
              </w:rPr>
              <w:fldChar w:fldCharType="separate"/>
            </w:r>
            <w:r w:rsidRPr="00925E9D">
              <w:rPr>
                <w:rFonts w:cs="Times New Roman"/>
                <w:sz w:val="18"/>
                <w:szCs w:val="18"/>
              </w:rPr>
              <w:t>(Andargoli, Scheepers, Rajendran, &amp; Sohal, 2017)</w:t>
            </w:r>
            <w:r w:rsidRPr="00925E9D">
              <w:rPr>
                <w:sz w:val="18"/>
                <w:szCs w:val="18"/>
              </w:rPr>
              <w:fldChar w:fldCharType="end"/>
            </w:r>
            <w:r w:rsidRPr="00925E9D">
              <w:rPr>
                <w:sz w:val="18"/>
                <w:szCs w:val="18"/>
              </w:rPr>
              <w:t xml:space="preserve">, engagement might be more important than functionality and aesthetics, while simply using MARS cannot stress this issue. </w:t>
            </w:r>
          </w:p>
          <w:p w:rsidR="0014529A" w:rsidRPr="00925E9D" w:rsidRDefault="0014529A" w:rsidP="0014529A">
            <w:pPr>
              <w:pStyle w:val="a4"/>
              <w:numPr>
                <w:ilvl w:val="0"/>
                <w:numId w:val="7"/>
              </w:numPr>
              <w:ind w:firstLineChars="0"/>
              <w:rPr>
                <w:sz w:val="18"/>
                <w:szCs w:val="18"/>
              </w:rPr>
            </w:pPr>
            <w:r w:rsidRPr="00925E9D">
              <w:rPr>
                <w:sz w:val="18"/>
                <w:szCs w:val="18"/>
              </w:rPr>
              <w:t xml:space="preserve">For one evaluation from one person, such as in this case, the result might be biased from multiple evaluators evaluating the same app, which means that depends on how </w:t>
            </w:r>
            <w:r w:rsidRPr="00925E9D">
              <w:rPr>
                <w:sz w:val="18"/>
                <w:szCs w:val="18"/>
              </w:rPr>
              <w:lastRenderedPageBreak/>
              <w:t xml:space="preserve">the app is evaluated, the results could be biased or different. </w:t>
            </w:r>
          </w:p>
          <w:p w:rsidR="0014529A" w:rsidRPr="00925E9D" w:rsidRDefault="0014529A" w:rsidP="00925E9D">
            <w:pPr>
              <w:pStyle w:val="a4"/>
              <w:numPr>
                <w:ilvl w:val="0"/>
                <w:numId w:val="7"/>
              </w:numPr>
              <w:ind w:firstLineChars="0"/>
              <w:rPr>
                <w:sz w:val="18"/>
                <w:szCs w:val="18"/>
              </w:rPr>
            </w:pPr>
            <w:r w:rsidRPr="00925E9D">
              <w:rPr>
                <w:sz w:val="18"/>
                <w:szCs w:val="18"/>
              </w:rPr>
              <w:t xml:space="preserve">The evaluation might not be “customized” for certain apps or situations. For example, in this evaluation, many questions are with answers “N/A”, which might not be a very good design. </w:t>
            </w:r>
          </w:p>
        </w:tc>
      </w:tr>
      <w:tr w:rsidR="0014529A" w:rsidTr="0014529A">
        <w:tc>
          <w:tcPr>
            <w:tcW w:w="1129" w:type="dxa"/>
            <w:shd w:val="clear" w:color="auto" w:fill="CCE8CF" w:themeFill="background1"/>
          </w:tcPr>
          <w:p w:rsidR="0014529A" w:rsidRPr="00925E9D" w:rsidRDefault="0014529A" w:rsidP="0014529A">
            <w:pPr>
              <w:rPr>
                <w:sz w:val="24"/>
                <w:szCs w:val="24"/>
              </w:rPr>
            </w:pPr>
            <w:r w:rsidRPr="00925E9D">
              <w:rPr>
                <w:sz w:val="24"/>
                <w:szCs w:val="24"/>
              </w:rPr>
              <w:lastRenderedPageBreak/>
              <w:t>Opportunities</w:t>
            </w:r>
          </w:p>
        </w:tc>
        <w:tc>
          <w:tcPr>
            <w:tcW w:w="7167" w:type="dxa"/>
            <w:shd w:val="clear" w:color="auto" w:fill="CCE8CF" w:themeFill="background1"/>
          </w:tcPr>
          <w:p w:rsidR="0014529A" w:rsidRPr="00925E9D" w:rsidRDefault="0014529A" w:rsidP="0014529A">
            <w:pPr>
              <w:pStyle w:val="a4"/>
              <w:numPr>
                <w:ilvl w:val="0"/>
                <w:numId w:val="8"/>
              </w:numPr>
              <w:ind w:firstLineChars="0"/>
              <w:rPr>
                <w:sz w:val="18"/>
                <w:szCs w:val="18"/>
              </w:rPr>
            </w:pPr>
            <w:r w:rsidRPr="00925E9D">
              <w:rPr>
                <w:sz w:val="18"/>
                <w:szCs w:val="18"/>
              </w:rPr>
              <w:t>When testers or evaluators of an app is sufficient, by applying this evaluation, one can get a good view about overall qualities of the app.</w:t>
            </w:r>
          </w:p>
          <w:p w:rsidR="0014529A" w:rsidRPr="00925E9D" w:rsidRDefault="0014529A" w:rsidP="00925E9D">
            <w:pPr>
              <w:pStyle w:val="a4"/>
              <w:numPr>
                <w:ilvl w:val="0"/>
                <w:numId w:val="8"/>
              </w:numPr>
              <w:ind w:firstLineChars="0"/>
              <w:rPr>
                <w:sz w:val="18"/>
                <w:szCs w:val="18"/>
              </w:rPr>
            </w:pPr>
            <w:r w:rsidRPr="00925E9D">
              <w:rPr>
                <w:sz w:val="18"/>
                <w:szCs w:val="18"/>
              </w:rPr>
              <w:t>The developing team of an app can use this scale by themselves before they finish to let others test.</w:t>
            </w:r>
          </w:p>
        </w:tc>
      </w:tr>
      <w:tr w:rsidR="0014529A" w:rsidTr="0014529A">
        <w:tc>
          <w:tcPr>
            <w:tcW w:w="1129" w:type="dxa"/>
            <w:shd w:val="clear" w:color="auto" w:fill="CCE8CF" w:themeFill="background1"/>
          </w:tcPr>
          <w:p w:rsidR="0014529A" w:rsidRPr="00925E9D" w:rsidRDefault="0014529A" w:rsidP="0014529A">
            <w:pPr>
              <w:rPr>
                <w:sz w:val="24"/>
                <w:szCs w:val="24"/>
              </w:rPr>
            </w:pPr>
            <w:r w:rsidRPr="00925E9D">
              <w:rPr>
                <w:rFonts w:hint="eastAsia"/>
                <w:sz w:val="24"/>
                <w:szCs w:val="24"/>
              </w:rPr>
              <w:t>T</w:t>
            </w:r>
            <w:r w:rsidRPr="00925E9D">
              <w:rPr>
                <w:sz w:val="24"/>
                <w:szCs w:val="24"/>
              </w:rPr>
              <w:t>hreats</w:t>
            </w:r>
          </w:p>
        </w:tc>
        <w:tc>
          <w:tcPr>
            <w:tcW w:w="7167" w:type="dxa"/>
            <w:shd w:val="clear" w:color="auto" w:fill="CCE8CF" w:themeFill="background1"/>
          </w:tcPr>
          <w:p w:rsidR="0014529A" w:rsidRPr="00925E9D" w:rsidRDefault="0014529A" w:rsidP="0014529A">
            <w:pPr>
              <w:pStyle w:val="a4"/>
              <w:numPr>
                <w:ilvl w:val="0"/>
                <w:numId w:val="8"/>
              </w:numPr>
              <w:ind w:firstLineChars="0"/>
              <w:rPr>
                <w:sz w:val="18"/>
                <w:szCs w:val="18"/>
              </w:rPr>
            </w:pPr>
            <w:r w:rsidRPr="00925E9D">
              <w:rPr>
                <w:rFonts w:hint="eastAsia"/>
                <w:sz w:val="18"/>
                <w:szCs w:val="18"/>
              </w:rPr>
              <w:t>F</w:t>
            </w:r>
            <w:r w:rsidRPr="00925E9D">
              <w:rPr>
                <w:sz w:val="18"/>
                <w:szCs w:val="18"/>
              </w:rPr>
              <w:t>or the four app quality dimensions, one might set different weight values based on the different goals of the app. For example, if the app wants to have more engagement with patients, then the weights for questions in the engagement could weight higher scores.</w:t>
            </w:r>
          </w:p>
          <w:p w:rsidR="0014529A" w:rsidRPr="00925E9D" w:rsidRDefault="0014529A" w:rsidP="0014529A">
            <w:pPr>
              <w:pStyle w:val="a4"/>
              <w:numPr>
                <w:ilvl w:val="0"/>
                <w:numId w:val="8"/>
              </w:numPr>
              <w:ind w:firstLineChars="0"/>
              <w:rPr>
                <w:sz w:val="18"/>
                <w:szCs w:val="18"/>
              </w:rPr>
            </w:pPr>
            <w:r w:rsidRPr="00925E9D">
              <w:rPr>
                <w:sz w:val="18"/>
                <w:szCs w:val="18"/>
              </w:rPr>
              <w:t xml:space="preserve">To avoid the bias introduced by having too little evaluation results, one might invite more testers or evaluators. However, this may potentially increase the cost on the test. </w:t>
            </w:r>
          </w:p>
          <w:p w:rsidR="0014529A" w:rsidRPr="00925E9D" w:rsidRDefault="0014529A" w:rsidP="0014529A">
            <w:pPr>
              <w:pStyle w:val="a4"/>
              <w:numPr>
                <w:ilvl w:val="0"/>
                <w:numId w:val="8"/>
              </w:numPr>
              <w:ind w:firstLineChars="0"/>
              <w:rPr>
                <w:sz w:val="18"/>
                <w:szCs w:val="18"/>
              </w:rPr>
            </w:pPr>
            <w:r w:rsidRPr="00925E9D">
              <w:rPr>
                <w:rFonts w:hint="eastAsia"/>
                <w:sz w:val="18"/>
                <w:szCs w:val="18"/>
              </w:rPr>
              <w:t>F</w:t>
            </w:r>
            <w:r w:rsidRPr="00925E9D">
              <w:rPr>
                <w:sz w:val="18"/>
                <w:szCs w:val="18"/>
              </w:rPr>
              <w:t xml:space="preserve">or those “N/A” questions, one might consider replace another question which fits the purpose of the app, however, this replacement might be subjective and not large-scale operable, and could work as another reason that biases are introduced. </w:t>
            </w:r>
          </w:p>
        </w:tc>
      </w:tr>
    </w:tbl>
    <w:p w:rsidR="005E74A9" w:rsidRDefault="005E74A9" w:rsidP="005E74A9"/>
    <w:p w:rsidR="007058D4" w:rsidRDefault="007058D4" w:rsidP="00075D93">
      <w:pPr>
        <w:pStyle w:val="2"/>
      </w:pPr>
      <w:r>
        <w:lastRenderedPageBreak/>
        <w:t>Appendix</w:t>
      </w:r>
    </w:p>
    <w:p w:rsidR="007058D4" w:rsidRDefault="00EA6BF6">
      <w:r w:rsidRPr="00EA6BF6">
        <w:rPr>
          <w:noProof/>
        </w:rPr>
        <w:drawing>
          <wp:inline distT="0" distB="0" distL="0" distR="0">
            <wp:extent cx="5241471" cy="7339894"/>
            <wp:effectExtent l="0" t="0" r="0" b="0"/>
            <wp:docPr id="18" name="图片 18" descr="C:\Users\Sam_Yan\AppData\Local\Temp\15587688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_Yan\AppData\Local\Temp\1558768852(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6909" cy="7375516"/>
                    </a:xfrm>
                    <a:prstGeom prst="rect">
                      <a:avLst/>
                    </a:prstGeom>
                    <a:noFill/>
                    <a:ln>
                      <a:noFill/>
                    </a:ln>
                  </pic:spPr>
                </pic:pic>
              </a:graphicData>
            </a:graphic>
          </wp:inline>
        </w:drawing>
      </w:r>
    </w:p>
    <w:p w:rsidR="00D73D56" w:rsidRDefault="00D73D56"/>
    <w:p w:rsidR="00EA6BF6" w:rsidRDefault="00EA6BF6">
      <w:r w:rsidRPr="00EA6BF6">
        <w:rPr>
          <w:noProof/>
        </w:rPr>
        <w:lastRenderedPageBreak/>
        <w:drawing>
          <wp:inline distT="0" distB="0" distL="0" distR="0">
            <wp:extent cx="5236029" cy="7303482"/>
            <wp:effectExtent l="0" t="0" r="3175" b="0"/>
            <wp:docPr id="21" name="图片 21" descr="C:\Users\Sam_Yan\AppData\Local\Temp\155876893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_Yan\AppData\Local\Temp\1558768939(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37702" cy="7305816"/>
                    </a:xfrm>
                    <a:prstGeom prst="rect">
                      <a:avLst/>
                    </a:prstGeom>
                    <a:noFill/>
                    <a:ln>
                      <a:noFill/>
                    </a:ln>
                  </pic:spPr>
                </pic:pic>
              </a:graphicData>
            </a:graphic>
          </wp:inline>
        </w:drawing>
      </w:r>
    </w:p>
    <w:p w:rsidR="00EA6BF6" w:rsidRDefault="00EA6BF6"/>
    <w:p w:rsidR="00EA6BF6" w:rsidRDefault="00EA6BF6">
      <w:r w:rsidRPr="00EA6BF6">
        <w:rPr>
          <w:noProof/>
        </w:rPr>
        <w:lastRenderedPageBreak/>
        <w:drawing>
          <wp:inline distT="0" distB="0" distL="0" distR="0">
            <wp:extent cx="5230586" cy="6955687"/>
            <wp:effectExtent l="0" t="0" r="8255" b="0"/>
            <wp:docPr id="22" name="图片 22" descr="C:\Users\Sam_Yan\AppData\Local\Temp\155876897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_Yan\AppData\Local\Temp\1558768971(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34546" cy="6960953"/>
                    </a:xfrm>
                    <a:prstGeom prst="rect">
                      <a:avLst/>
                    </a:prstGeom>
                    <a:noFill/>
                    <a:ln>
                      <a:noFill/>
                    </a:ln>
                  </pic:spPr>
                </pic:pic>
              </a:graphicData>
            </a:graphic>
          </wp:inline>
        </w:drawing>
      </w:r>
    </w:p>
    <w:p w:rsidR="00EA6BF6" w:rsidRDefault="00EA6BF6"/>
    <w:p w:rsidR="00EA6BF6" w:rsidRDefault="00EA6BF6">
      <w:r w:rsidRPr="00EA6BF6">
        <w:rPr>
          <w:noProof/>
        </w:rPr>
        <w:lastRenderedPageBreak/>
        <w:drawing>
          <wp:inline distT="0" distB="0" distL="0" distR="0">
            <wp:extent cx="5241471" cy="7125158"/>
            <wp:effectExtent l="0" t="0" r="0" b="0"/>
            <wp:docPr id="23" name="图片 23" descr="C:\Users\Sam_Yan\AppData\Local\Temp\155876906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_Yan\AppData\Local\Temp\1558769068(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7095" cy="7132803"/>
                    </a:xfrm>
                    <a:prstGeom prst="rect">
                      <a:avLst/>
                    </a:prstGeom>
                    <a:noFill/>
                    <a:ln>
                      <a:noFill/>
                    </a:ln>
                  </pic:spPr>
                </pic:pic>
              </a:graphicData>
            </a:graphic>
          </wp:inline>
        </w:drawing>
      </w:r>
    </w:p>
    <w:p w:rsidR="00EA6BF6" w:rsidRDefault="00EA6BF6"/>
    <w:p w:rsidR="00EA6BF6" w:rsidRDefault="00EA6BF6">
      <w:r w:rsidRPr="00EA6BF6">
        <w:rPr>
          <w:noProof/>
        </w:rPr>
        <w:lastRenderedPageBreak/>
        <w:drawing>
          <wp:inline distT="0" distB="0" distL="0" distR="0">
            <wp:extent cx="5252357" cy="7278297"/>
            <wp:effectExtent l="0" t="0" r="5715" b="0"/>
            <wp:docPr id="24" name="图片 24" descr="C:\Users\Sam_Yan\AppData\Local\Temp\15587690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_Yan\AppData\Local\Temp\1558769095(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8191" cy="7286381"/>
                    </a:xfrm>
                    <a:prstGeom prst="rect">
                      <a:avLst/>
                    </a:prstGeom>
                    <a:noFill/>
                    <a:ln>
                      <a:noFill/>
                    </a:ln>
                  </pic:spPr>
                </pic:pic>
              </a:graphicData>
            </a:graphic>
          </wp:inline>
        </w:drawing>
      </w:r>
    </w:p>
    <w:p w:rsidR="00EA6BF6" w:rsidRDefault="00EA6BF6"/>
    <w:p w:rsidR="00EA6BF6" w:rsidRDefault="00EA6BF6">
      <w:r w:rsidRPr="00EA6BF6">
        <w:rPr>
          <w:noProof/>
        </w:rPr>
        <w:lastRenderedPageBreak/>
        <w:drawing>
          <wp:inline distT="0" distB="0" distL="0" distR="0">
            <wp:extent cx="5252357" cy="7408595"/>
            <wp:effectExtent l="0" t="0" r="5715" b="1905"/>
            <wp:docPr id="25" name="图片 25" descr="C:\Users\Sam_Yan\AppData\Local\Temp\155876911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_Yan\AppData\Local\Temp\1558769117(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6993" cy="7415135"/>
                    </a:xfrm>
                    <a:prstGeom prst="rect">
                      <a:avLst/>
                    </a:prstGeom>
                    <a:noFill/>
                    <a:ln>
                      <a:noFill/>
                    </a:ln>
                  </pic:spPr>
                </pic:pic>
              </a:graphicData>
            </a:graphic>
          </wp:inline>
        </w:drawing>
      </w:r>
    </w:p>
    <w:p w:rsidR="00EA6BF6" w:rsidRDefault="00EA6BF6"/>
    <w:p w:rsidR="00EA6BF6" w:rsidRDefault="00EA6BF6">
      <w:r w:rsidRPr="00EA6BF6">
        <w:rPr>
          <w:noProof/>
        </w:rPr>
        <w:lastRenderedPageBreak/>
        <w:drawing>
          <wp:inline distT="0" distB="0" distL="0" distR="0">
            <wp:extent cx="5252357" cy="7164184"/>
            <wp:effectExtent l="0" t="0" r="5715" b="0"/>
            <wp:docPr id="26" name="图片 26" descr="C:\Users\Sam_Yan\AppData\Local\Temp\155876913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_Yan\AppData\Local\Temp\1558769139(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6486" cy="7169816"/>
                    </a:xfrm>
                    <a:prstGeom prst="rect">
                      <a:avLst/>
                    </a:prstGeom>
                    <a:noFill/>
                    <a:ln>
                      <a:noFill/>
                    </a:ln>
                  </pic:spPr>
                </pic:pic>
              </a:graphicData>
            </a:graphic>
          </wp:inline>
        </w:drawing>
      </w:r>
    </w:p>
    <w:p w:rsidR="00EA6BF6" w:rsidRDefault="00EA6BF6"/>
    <w:p w:rsidR="00EA6BF6" w:rsidRDefault="00EA6BF6">
      <w:r w:rsidRPr="00EA6BF6">
        <w:rPr>
          <w:noProof/>
        </w:rPr>
        <w:lastRenderedPageBreak/>
        <w:drawing>
          <wp:inline distT="0" distB="0" distL="0" distR="0">
            <wp:extent cx="5274129" cy="7489033"/>
            <wp:effectExtent l="0" t="0" r="3175" b="0"/>
            <wp:docPr id="27" name="图片 27" descr="C:\Users\Sam_Yan\AppData\Local\Temp\155876916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_Yan\AppData\Local\Temp\1558769160(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7615" cy="7493983"/>
                    </a:xfrm>
                    <a:prstGeom prst="rect">
                      <a:avLst/>
                    </a:prstGeom>
                    <a:noFill/>
                    <a:ln>
                      <a:noFill/>
                    </a:ln>
                  </pic:spPr>
                </pic:pic>
              </a:graphicData>
            </a:graphic>
          </wp:inline>
        </w:drawing>
      </w:r>
    </w:p>
    <w:p w:rsidR="00EA6BF6" w:rsidRDefault="00EA6BF6"/>
    <w:p w:rsidR="003F5AE5" w:rsidRDefault="003F5AE5">
      <w:r>
        <w:rPr>
          <w:rFonts w:hint="eastAsia"/>
        </w:rPr>
        <w:t>(</w:t>
      </w:r>
      <w:r w:rsidR="00CB5B6C">
        <w:t>word count = 995</w:t>
      </w:r>
      <w:r>
        <w:t>)</w:t>
      </w:r>
    </w:p>
    <w:p w:rsidR="00D73D56" w:rsidRDefault="00D73D56"/>
    <w:p w:rsidR="00D73D56" w:rsidRDefault="00D73D56" w:rsidP="00075D93">
      <w:pPr>
        <w:pStyle w:val="2"/>
      </w:pPr>
      <w:r>
        <w:lastRenderedPageBreak/>
        <w:t>References</w:t>
      </w:r>
    </w:p>
    <w:p w:rsidR="00E33528" w:rsidRPr="00E33528" w:rsidRDefault="00E33528" w:rsidP="00E33528">
      <w:pPr>
        <w:pStyle w:val="a7"/>
        <w:rPr>
          <w:rFonts w:cs="Times New Roman"/>
        </w:rPr>
      </w:pPr>
      <w:r>
        <w:fldChar w:fldCharType="begin"/>
      </w:r>
      <w:r>
        <w:instrText xml:space="preserve"> ADDIN ZOTERO_BIBL {"uncited":[],"omitted":[],"custom":[]} CSL_BIBLIOGRAPHY </w:instrText>
      </w:r>
      <w:r>
        <w:fldChar w:fldCharType="separate"/>
      </w:r>
      <w:r w:rsidRPr="00E33528">
        <w:rPr>
          <w:rFonts w:cs="Times New Roman"/>
        </w:rPr>
        <w:t xml:space="preserve">Andargoli, A. E., Scheepers, H., Rajendran, D., &amp; Sohal, A. (2017). Health information systems evaluation frameworks: A systematic review. </w:t>
      </w:r>
      <w:r w:rsidRPr="00E33528">
        <w:rPr>
          <w:rFonts w:cs="Times New Roman"/>
          <w:i/>
          <w:iCs/>
        </w:rPr>
        <w:t>International Journal of Medical Informatics</w:t>
      </w:r>
      <w:r w:rsidRPr="00E33528">
        <w:rPr>
          <w:rFonts w:cs="Times New Roman"/>
        </w:rPr>
        <w:t>, 195. https://doi.org/10.1016/j.ijmedinf.2016.10.008</w:t>
      </w:r>
    </w:p>
    <w:p w:rsidR="00E33528" w:rsidRPr="00E33528" w:rsidRDefault="00E33528" w:rsidP="00E33528">
      <w:pPr>
        <w:pStyle w:val="a7"/>
        <w:rPr>
          <w:rFonts w:cs="Times New Roman"/>
        </w:rPr>
      </w:pPr>
      <w:r w:rsidRPr="00E33528">
        <w:rPr>
          <w:rFonts w:cs="Times New Roman"/>
        </w:rPr>
        <w:t xml:space="preserve">Stoyanov, S. R., Hides, L., Kavanagh, D. J., Zelenko, O., Tjondronegoro, D., &amp; Mani, M. (2015). Mobile App Rating Scale: A New Tool for Assessing the Quality of Health Mobile Apps. </w:t>
      </w:r>
      <w:r w:rsidRPr="00E33528">
        <w:rPr>
          <w:rFonts w:cs="Times New Roman"/>
          <w:i/>
          <w:iCs/>
        </w:rPr>
        <w:t>JMIR MHEALTH AND UHEALTH</w:t>
      </w:r>
      <w:r w:rsidRPr="00E33528">
        <w:rPr>
          <w:rFonts w:cs="Times New Roman"/>
        </w:rPr>
        <w:t xml:space="preserve">, </w:t>
      </w:r>
      <w:r w:rsidRPr="00E33528">
        <w:rPr>
          <w:rFonts w:cs="Times New Roman"/>
          <w:i/>
          <w:iCs/>
        </w:rPr>
        <w:t>3</w:t>
      </w:r>
      <w:r w:rsidRPr="00E33528">
        <w:rPr>
          <w:rFonts w:cs="Times New Roman"/>
        </w:rPr>
        <w:t>(1). https://doi.org/10.2196/mhealth.3422</w:t>
      </w:r>
    </w:p>
    <w:p w:rsidR="00C85EDA" w:rsidRDefault="00E33528">
      <w:r>
        <w:fldChar w:fldCharType="end"/>
      </w:r>
      <w:r w:rsidR="00C85EDA">
        <w:rPr>
          <w:rFonts w:hint="eastAsia"/>
        </w:rPr>
        <w:t>Th</w:t>
      </w:r>
      <w:r w:rsidR="00C85EDA">
        <w:t xml:space="preserve">e screenshots in this document all comes from the </w:t>
      </w:r>
      <w:proofErr w:type="spellStart"/>
      <w:r w:rsidR="00C85EDA">
        <w:t>IdX</w:t>
      </w:r>
      <w:proofErr w:type="spellEnd"/>
      <w:r w:rsidR="00C85EDA">
        <w:t xml:space="preserve"> of the app “DADWORK”</w:t>
      </w:r>
    </w:p>
    <w:p w:rsidR="00DC37B8" w:rsidRDefault="00DC37B8"/>
    <w:sectPr w:rsidR="00DC37B8" w:rsidSect="00467BED">
      <w:pgSz w:w="11906" w:h="16838"/>
      <w:pgMar w:top="1440" w:right="1800" w:bottom="1440" w:left="1800" w:header="851" w:footer="992" w:gutter="0"/>
      <w:pgNumType w:start="0"/>
      <w:cols w:space="425"/>
      <w:titlePg/>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rbel">
    <w:panose1 w:val="020B0503020204020204"/>
    <w:charset w:val="00"/>
    <w:family w:val="swiss"/>
    <w:pitch w:val="variable"/>
    <w:sig w:usb0="A00002EF" w:usb1="4000A44B"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53F35"/>
    <w:multiLevelType w:val="hybridMultilevel"/>
    <w:tmpl w:val="34DC6B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42C5551"/>
    <w:multiLevelType w:val="hybridMultilevel"/>
    <w:tmpl w:val="7384F0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4836581"/>
    <w:multiLevelType w:val="hybridMultilevel"/>
    <w:tmpl w:val="138AD84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B162857"/>
    <w:multiLevelType w:val="hybridMultilevel"/>
    <w:tmpl w:val="21840B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EE83641"/>
    <w:multiLevelType w:val="hybridMultilevel"/>
    <w:tmpl w:val="4A06351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6477035"/>
    <w:multiLevelType w:val="hybridMultilevel"/>
    <w:tmpl w:val="05D036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8EC72A5"/>
    <w:multiLevelType w:val="hybridMultilevel"/>
    <w:tmpl w:val="0EC4C4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432A71D7"/>
    <w:multiLevelType w:val="hybridMultilevel"/>
    <w:tmpl w:val="468A718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F1D3F40"/>
    <w:multiLevelType w:val="hybridMultilevel"/>
    <w:tmpl w:val="543024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528A517D"/>
    <w:multiLevelType w:val="hybridMultilevel"/>
    <w:tmpl w:val="F572C9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66674B35"/>
    <w:multiLevelType w:val="hybridMultilevel"/>
    <w:tmpl w:val="78EC670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6"/>
  </w:num>
  <w:num w:numId="3">
    <w:abstractNumId w:val="10"/>
  </w:num>
  <w:num w:numId="4">
    <w:abstractNumId w:val="3"/>
  </w:num>
  <w:num w:numId="5">
    <w:abstractNumId w:val="8"/>
  </w:num>
  <w:num w:numId="6">
    <w:abstractNumId w:val="7"/>
  </w:num>
  <w:num w:numId="7">
    <w:abstractNumId w:val="0"/>
  </w:num>
  <w:num w:numId="8">
    <w:abstractNumId w:val="2"/>
  </w:num>
  <w:num w:numId="9">
    <w:abstractNumId w:val="5"/>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623"/>
    <w:rsid w:val="00004791"/>
    <w:rsid w:val="000119A3"/>
    <w:rsid w:val="0001466C"/>
    <w:rsid w:val="00075D93"/>
    <w:rsid w:val="000A2E6A"/>
    <w:rsid w:val="000B7871"/>
    <w:rsid w:val="000C64DF"/>
    <w:rsid w:val="0014529A"/>
    <w:rsid w:val="001564DD"/>
    <w:rsid w:val="0017093B"/>
    <w:rsid w:val="001E1775"/>
    <w:rsid w:val="0023798D"/>
    <w:rsid w:val="002936D3"/>
    <w:rsid w:val="002A445F"/>
    <w:rsid w:val="002D1AB3"/>
    <w:rsid w:val="00355A52"/>
    <w:rsid w:val="003915FF"/>
    <w:rsid w:val="003C06CF"/>
    <w:rsid w:val="003E547E"/>
    <w:rsid w:val="003F5AE5"/>
    <w:rsid w:val="004433A8"/>
    <w:rsid w:val="004533F0"/>
    <w:rsid w:val="00467BED"/>
    <w:rsid w:val="004D05C7"/>
    <w:rsid w:val="00542A64"/>
    <w:rsid w:val="00547C78"/>
    <w:rsid w:val="00577173"/>
    <w:rsid w:val="005B3A8C"/>
    <w:rsid w:val="005B5145"/>
    <w:rsid w:val="005E1E7F"/>
    <w:rsid w:val="005E74A9"/>
    <w:rsid w:val="00617EF3"/>
    <w:rsid w:val="006256BA"/>
    <w:rsid w:val="006361E7"/>
    <w:rsid w:val="006414E3"/>
    <w:rsid w:val="00693A65"/>
    <w:rsid w:val="006970F6"/>
    <w:rsid w:val="00697745"/>
    <w:rsid w:val="007058D4"/>
    <w:rsid w:val="00706FE3"/>
    <w:rsid w:val="007731DF"/>
    <w:rsid w:val="00796FAF"/>
    <w:rsid w:val="00802DBF"/>
    <w:rsid w:val="00826623"/>
    <w:rsid w:val="00853618"/>
    <w:rsid w:val="008D465D"/>
    <w:rsid w:val="00903A0A"/>
    <w:rsid w:val="00914D50"/>
    <w:rsid w:val="00925E9D"/>
    <w:rsid w:val="00963134"/>
    <w:rsid w:val="009E08BE"/>
    <w:rsid w:val="00A00E93"/>
    <w:rsid w:val="00A505F2"/>
    <w:rsid w:val="00A96341"/>
    <w:rsid w:val="00BF5D93"/>
    <w:rsid w:val="00C33599"/>
    <w:rsid w:val="00C7330F"/>
    <w:rsid w:val="00C85EDA"/>
    <w:rsid w:val="00C86DEF"/>
    <w:rsid w:val="00CB5B6C"/>
    <w:rsid w:val="00D572F6"/>
    <w:rsid w:val="00D71E3A"/>
    <w:rsid w:val="00D73D56"/>
    <w:rsid w:val="00D82375"/>
    <w:rsid w:val="00D91556"/>
    <w:rsid w:val="00D933EC"/>
    <w:rsid w:val="00DC37B8"/>
    <w:rsid w:val="00E33528"/>
    <w:rsid w:val="00EA6BF6"/>
    <w:rsid w:val="00EF1C77"/>
    <w:rsid w:val="00EF29C0"/>
    <w:rsid w:val="00F637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8398C5-536A-467C-8872-265D16645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914D5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E74A9"/>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914D50"/>
    <w:rPr>
      <w:rFonts w:asciiTheme="majorHAnsi" w:eastAsiaTheme="majorEastAsia" w:hAnsiTheme="majorHAnsi" w:cstheme="majorBidi"/>
      <w:b/>
      <w:bCs/>
      <w:sz w:val="32"/>
      <w:szCs w:val="32"/>
    </w:rPr>
  </w:style>
  <w:style w:type="character" w:customStyle="1" w:styleId="30">
    <w:name w:val="标题 3 字符"/>
    <w:basedOn w:val="a0"/>
    <w:link w:val="3"/>
    <w:uiPriority w:val="9"/>
    <w:rsid w:val="005E74A9"/>
    <w:rPr>
      <w:b/>
      <w:bCs/>
      <w:sz w:val="28"/>
      <w:szCs w:val="32"/>
    </w:rPr>
  </w:style>
  <w:style w:type="table" w:styleId="a3">
    <w:name w:val="Table Grid"/>
    <w:basedOn w:val="a1"/>
    <w:uiPriority w:val="39"/>
    <w:rsid w:val="00693A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693A65"/>
    <w:pPr>
      <w:ind w:firstLineChars="200" w:firstLine="420"/>
    </w:pPr>
  </w:style>
  <w:style w:type="paragraph" w:styleId="a5">
    <w:name w:val="No Spacing"/>
    <w:link w:val="a6"/>
    <w:uiPriority w:val="1"/>
    <w:qFormat/>
    <w:rsid w:val="00467BED"/>
    <w:rPr>
      <w:rFonts w:asciiTheme="minorHAnsi" w:hAnsiTheme="minorHAnsi"/>
      <w:kern w:val="0"/>
      <w:sz w:val="22"/>
    </w:rPr>
  </w:style>
  <w:style w:type="character" w:customStyle="1" w:styleId="a6">
    <w:name w:val="无间隔 字符"/>
    <w:basedOn w:val="a0"/>
    <w:link w:val="a5"/>
    <w:uiPriority w:val="1"/>
    <w:rsid w:val="00467BED"/>
    <w:rPr>
      <w:rFonts w:asciiTheme="minorHAnsi" w:hAnsiTheme="minorHAnsi"/>
      <w:kern w:val="0"/>
      <w:sz w:val="22"/>
    </w:rPr>
  </w:style>
  <w:style w:type="paragraph" w:styleId="a7">
    <w:name w:val="Bibliography"/>
    <w:basedOn w:val="a"/>
    <w:next w:val="a"/>
    <w:uiPriority w:val="37"/>
    <w:unhideWhenUsed/>
    <w:rsid w:val="00E3352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numbering" Target="numbering.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基础">
  <a:themeElements>
    <a:clrScheme name="黄橙色">
      <a:dk1>
        <a:sysClr val="windowText" lastClr="000000"/>
      </a:dk1>
      <a:lt1>
        <a:sysClr val="window" lastClr="CCE8C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基础">
      <a:maj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基础">
      <a:fillStyleLst>
        <a:solidFill>
          <a:schemeClr val="phClr"/>
        </a:solidFill>
        <a:solidFill>
          <a:schemeClr val="phClr">
            <a:tint val="55000"/>
            <a:satMod val="130000"/>
          </a:schemeClr>
        </a:solidFill>
        <a:gradFill rotWithShape="1">
          <a:gsLst>
            <a:gs pos="0">
              <a:schemeClr val="phClr"/>
            </a:gs>
            <a:gs pos="90000">
              <a:schemeClr val="phClr">
                <a:shade val="100000"/>
                <a:satMod val="105000"/>
              </a:schemeClr>
            </a:gs>
            <a:gs pos="100000">
              <a:schemeClr val="phClr">
                <a:shade val="80000"/>
                <a:satMod val="120000"/>
              </a:schemeClr>
            </a:gs>
          </a:gsLst>
          <a:path path="circle">
            <a:fillToRect l="100000" t="100000" r="100000" b="100000"/>
          </a:path>
        </a:gradFill>
      </a:fillStyleLst>
      <a:lnStyleLst>
        <a:ln w="10000"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38100" dist="25400" dir="5400000" rotWithShape="0">
              <a:srgbClr val="000000">
                <a:alpha val="45000"/>
              </a:srgbClr>
            </a:outerShdw>
          </a:effectLst>
          <a:scene3d>
            <a:camera prst="orthographicFront">
              <a:rot lat="0" lon="0" rev="0"/>
            </a:camera>
            <a:lightRig rig="brightRoom" dir="t"/>
          </a:scene3d>
          <a:sp3d extrusionH="12700" contourW="25400" prstMaterial="flat">
            <a:bevelT w="63500" h="152400" prst="angle"/>
            <a:contourClr>
              <a:schemeClr val="phClr">
                <a:shade val="27000"/>
                <a:satMod val="120000"/>
              </a:schemeClr>
            </a:contourClr>
          </a:sp3d>
        </a:effectStyle>
      </a:effectStyleLst>
      <a:bgFillStyleLst>
        <a:solidFill>
          <a:schemeClr val="phClr"/>
        </a:solidFill>
        <a:solidFill>
          <a:schemeClr val="phClr">
            <a:tint val="95000"/>
            <a:shade val="95000"/>
            <a:satMod val="140000"/>
          </a:schemeClr>
        </a:solidFill>
        <a:solidFill>
          <a:schemeClr val="phClr">
            <a:tint val="90000"/>
            <a:shade val="85000"/>
            <a:satMod val="160000"/>
            <a:lumMod val="110000"/>
          </a:schemeClr>
        </a:solidFill>
      </a:bgFillStyleLst>
    </a:fmtScheme>
  </a:themeElements>
  <a:objectDefaults/>
  <a:extraClrSchemeLst/>
  <a:extLst>
    <a:ext uri="{05A4C25C-085E-4340-85A3-A5531E510DB2}">
      <thm15:themeFamily xmlns:thm15="http://schemas.microsoft.com/office/thememl/2012/main" name="Basis" id="{5665723A-49BA-4B57-8411-A56F8F207965}" vid="{90E45F77-AEFC-46EF-A7C1-5B338C297B02}"/>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is a document presenting evaluation of the interactive design of the application “DADWORK”. The report mentions the MARS evaluation method and results, highlights of “DADWORK” as well as its potential improving aspects. The report ends up by mentioning how well MARS framework works in this evaluation.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14C801-D5DE-431D-AA12-5E8D63177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5</Pages>
  <Words>1592</Words>
  <Characters>9077</Characters>
  <Application>Microsoft Office Word</Application>
  <DocSecurity>0</DocSecurity>
  <Lines>75</Lines>
  <Paragraphs>21</Paragraphs>
  <ScaleCrop>false</ScaleCrop>
  <Company/>
  <LinksUpToDate>false</LinksUpToDate>
  <CharactersWithSpaces>1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application “DADWORK”</dc:title>
  <dc:subject>--pros, cons &amp; improvements</dc:subject>
  <dc:creator>Sam Yan</dc:creator>
  <cp:keywords/>
  <dc:description/>
  <cp:lastModifiedBy>Yan Sam</cp:lastModifiedBy>
  <cp:revision>56</cp:revision>
  <dcterms:created xsi:type="dcterms:W3CDTF">2019-05-24T06:58:00Z</dcterms:created>
  <dcterms:modified xsi:type="dcterms:W3CDTF">2019-05-3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wdalgNE"/&gt;&lt;style id="http://www.zotero.org/styles/apa" locale="en-GB" hasBibliography="1" bibliographyStyleHasBeenSet="1"/&gt;&lt;prefs&gt;&lt;pref name="fieldType" value="Field"/&gt;&lt;/prefs&gt;&lt;/data&gt;</vt:lpwstr>
  </property>
</Properties>
</file>